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0"/>
      <w:commentRangeEnd w:id="0"/>
      <w:r w:rsidR="00E33938">
        <w:rPr>
          <w:rStyle w:val="CommentReference"/>
        </w:rPr>
        <w:commentReference w:id="0"/>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
      <w:r w:rsidRPr="00E33938">
        <w:rPr>
          <w:rFonts w:hint="eastAsia"/>
        </w:rPr>
        <w:lastRenderedPageBreak/>
        <w:t>Abs</w:t>
      </w:r>
      <w:commentRangeEnd w:id="1"/>
      <w:r w:rsidR="00DD0B3F">
        <w:rPr>
          <w:rStyle w:val="CommentReference"/>
          <w:rFonts w:asciiTheme="minorHAnsi" w:eastAsiaTheme="minorEastAsia" w:hAnsiTheme="minorHAnsi" w:cstheme="minorBidi"/>
          <w:b w:val="0"/>
          <w:bCs w:val="0"/>
        </w:rPr>
        <w:commentReference w:id="1"/>
      </w:r>
      <w:r w:rsidRPr="00E33938">
        <w:rPr>
          <w:rFonts w:hint="eastAsia"/>
        </w:rPr>
        <w:t>tra</w:t>
      </w:r>
      <w:commentRangeStart w:id="2"/>
      <w:r w:rsidRPr="00E33938">
        <w:rPr>
          <w:rFonts w:hint="eastAsia"/>
        </w:rPr>
        <w:t>ct</w:t>
      </w:r>
      <w:commentRangeEnd w:id="2"/>
      <w:r w:rsidR="00761EAE">
        <w:rPr>
          <w:rStyle w:val="CommentReference"/>
          <w:rFonts w:asciiTheme="minorHAnsi" w:eastAsiaTheme="minorEastAsia" w:hAnsiTheme="minorHAnsi" w:cstheme="minorBidi"/>
          <w:b w:val="0"/>
          <w:bCs w:val="0"/>
        </w:rPr>
        <w:commentReference w:id="2"/>
      </w:r>
    </w:p>
    <w:p w14:paraId="3D266436" w14:textId="3C0BD590" w:rsidR="00E33938" w:rsidRDefault="00065370" w:rsidP="008A1C58">
      <w:pPr>
        <w:spacing w:line="480" w:lineRule="auto"/>
        <w:rPr>
          <w:rFonts w:ascii="Times New Roman" w:hAnsi="Times New Roman" w:cs="Times New Roman"/>
          <w:sz w:val="24"/>
          <w:szCs w:val="24"/>
        </w:rPr>
      </w:pPr>
      <w:bookmarkStart w:id="3"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4"/>
      <w:r w:rsidR="00280D5C">
        <w:rPr>
          <w:rFonts w:ascii="Times New Roman" w:hAnsi="Times New Roman" w:cs="Times New Roman" w:hint="eastAsia"/>
          <w:sz w:val="24"/>
          <w:szCs w:val="24"/>
        </w:rPr>
        <w:t xml:space="preserve"> note</w:t>
      </w:r>
      <w:commentRangeEnd w:id="4"/>
      <w:r w:rsidR="00280D5C">
        <w:rPr>
          <w:rStyle w:val="CommentReference"/>
        </w:rPr>
        <w:commentReference w:id="4"/>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Pr="00065370">
        <w:rPr>
          <w:rFonts w:ascii="Times New Roman" w:hAnsi="Times New Roman" w:cs="Times New Roman"/>
          <w:sz w:val="24"/>
          <w:szCs w:val="24"/>
        </w:rPr>
        <w:t xml:space="preserve">. </w:t>
      </w:r>
      <w:r w:rsidR="00814D3A" w:rsidRPr="00044859">
        <w:rPr>
          <w:rFonts w:ascii="Times New Roman" w:hAnsi="Times New Roman" w:cs="Times New Roman" w:hint="eastAsia"/>
          <w:sz w:val="24"/>
          <w:szCs w:val="24"/>
          <w:highlight w:val="yellow"/>
        </w:rPr>
        <w:t>E</w:t>
      </w:r>
      <w:r w:rsidRPr="006E1387">
        <w:rPr>
          <w:rFonts w:ascii="Times New Roman" w:hAnsi="Times New Roman" w:cs="Times New Roman"/>
          <w:sz w:val="24"/>
          <w:szCs w:val="24"/>
        </w:rPr>
        <w:t xml:space="preserve">x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commentRangeStart w:id="5"/>
      <w:commentRangeStart w:id="6"/>
      <w:r w:rsidRPr="006E1387">
        <w:rPr>
          <w:rFonts w:ascii="Times New Roman" w:hAnsi="Times New Roman" w:cs="Times New Roman"/>
          <w:sz w:val="24"/>
          <w:szCs w:val="24"/>
        </w:rPr>
        <w:t xml:space="preserve">50% of IDs </w:t>
      </w:r>
      <w:commentRangeEnd w:id="5"/>
      <w:r w:rsidR="00CF5847" w:rsidRPr="006E1387">
        <w:rPr>
          <w:rStyle w:val="CommentReference"/>
        </w:rPr>
        <w:commentReference w:id="5"/>
      </w:r>
      <w:commentRangeEnd w:id="6"/>
      <w:r w:rsidR="00F701ED" w:rsidRPr="006E1387">
        <w:rPr>
          <w:rStyle w:val="CommentReference"/>
        </w:rPr>
        <w:commentReference w:id="6"/>
      </w:r>
      <w:r w:rsidRPr="006E1387">
        <w:rPr>
          <w:rFonts w:ascii="Times New Roman" w:hAnsi="Times New Roman" w:cs="Times New Roman"/>
          <w:sz w:val="24"/>
          <w:szCs w:val="24"/>
        </w:rPr>
        <w:t>in LRP1B,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w:t>
      </w:r>
      <w:commentRangeStart w:id="7"/>
      <w:commentRangeStart w:id="8"/>
      <w:r w:rsidRPr="00065370">
        <w:rPr>
          <w:rFonts w:ascii="Times New Roman" w:hAnsi="Times New Roman" w:cs="Times New Roman"/>
          <w:sz w:val="24"/>
          <w:szCs w:val="24"/>
        </w:rPr>
        <w:t>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w:t>
      </w:r>
      <w:commentRangeEnd w:id="7"/>
      <w:r w:rsidR="00814D3A">
        <w:rPr>
          <w:rStyle w:val="CommentReference"/>
        </w:rPr>
        <w:commentReference w:id="7"/>
      </w:r>
      <w:commentRangeEnd w:id="8"/>
      <w:r w:rsidR="006D2266">
        <w:rPr>
          <w:rStyle w:val="CommentReference"/>
        </w:rPr>
        <w:commentReference w:id="8"/>
      </w:r>
      <w:r w:rsidRPr="00065370">
        <w:rPr>
          <w:rFonts w:ascii="Times New Roman" w:hAnsi="Times New Roman" w:cs="Times New Roman"/>
          <w:sz w:val="24"/>
          <w:szCs w:val="24"/>
        </w:rPr>
        <w:t xml:space="preserve">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w:t>
      </w:r>
      <w:commentRangeStart w:id="9"/>
      <w:commentRangeStart w:id="10"/>
      <w:r w:rsidRPr="00065370">
        <w:rPr>
          <w:rFonts w:ascii="Times New Roman" w:hAnsi="Times New Roman" w:cs="Times New Roman"/>
          <w:sz w:val="24"/>
          <w:szCs w:val="24"/>
        </w:rPr>
        <w:t xml:space="preserve">extended sequence investigation </w:t>
      </w:r>
      <w:commentRangeEnd w:id="9"/>
      <w:r w:rsidR="00761EAE">
        <w:rPr>
          <w:rStyle w:val="CommentReference"/>
        </w:rPr>
        <w:commentReference w:id="9"/>
      </w:r>
      <w:commentRangeEnd w:id="10"/>
      <w:r w:rsidR="006D2266">
        <w:rPr>
          <w:rStyle w:val="CommentReference"/>
        </w:rPr>
        <w:commentReference w:id="10"/>
      </w:r>
      <w:r w:rsidRPr="00065370">
        <w:rPr>
          <w:rFonts w:ascii="Times New Roman" w:hAnsi="Times New Roman" w:cs="Times New Roman"/>
          <w:sz w:val="24"/>
          <w:szCs w:val="24"/>
        </w:rPr>
        <w:t xml:space="preserve">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6DB200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commentRangeStart w:id="11"/>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hes</w:t>
      </w:r>
      <w:commentRangeEnd w:id="11"/>
      <w:r w:rsidR="00CF5847">
        <w:rPr>
          <w:rStyle w:val="CommentReference"/>
        </w:rPr>
        <w:commentReference w:id="11"/>
      </w:r>
      <w:r w:rsidR="00D255BC" w:rsidRPr="00D255BC">
        <w:rPr>
          <w:rFonts w:ascii="Times New Roman" w:hAnsi="Times New Roman" w:cs="Times New Roman"/>
          <w:sz w:val="24"/>
          <w:szCs w:val="24"/>
        </w:rPr>
        <w:t xml:space="preserve">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170331">
        <w:rPr>
          <w:rFonts w:ascii="Times New Roman" w:hAnsi="Times New Roman" w:cs="Times New Roman" w:hint="eastAsia"/>
          <w:sz w:val="24"/>
        </w:rPr>
        <w:t>;</w:t>
      </w:r>
      <w:r w:rsidR="00170331" w:rsidRPr="00170331">
        <w:rPr>
          <w:rFonts w:ascii="Times New Roman" w:hAnsi="Times New Roman" w:cs="Times New Roman"/>
          <w:sz w:val="24"/>
        </w:rPr>
        <w:t xml:space="preserve"> </w:t>
      </w:r>
      <w:r w:rsidR="00170331" w:rsidRPr="000D1658">
        <w:rPr>
          <w:rFonts w:ascii="Times New Roman" w:hAnsi="Times New Roman" w:cs="Times New Roman"/>
          <w:sz w:val="24"/>
        </w:rPr>
        <w:t>Dziubańska-Kusibab et al. 2020</w:t>
      </w:r>
      <w:r w:rsidR="00170331">
        <w:rPr>
          <w:rFonts w:ascii="Times New Roman" w:hAnsi="Times New Roman" w:cs="Times New Roman" w:hint="eastAsia"/>
          <w:sz w:val="24"/>
        </w:rPr>
        <w:t>; Boot Colibactin paper</w:t>
      </w:r>
      <w:r w:rsidR="0027408B" w:rsidRPr="0027408B">
        <w:rPr>
          <w:rFonts w:ascii="Times New Roman" w:hAnsi="Times New Roman" w:cs="Times New Roman"/>
          <w:sz w:val="24"/>
        </w:rPr>
        <w:t>)</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2D0CB66D"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cite </w:t>
      </w:r>
      <w:proofErr w:type="spellStart"/>
      <w:r w:rsidR="002410D2">
        <w:rPr>
          <w:rFonts w:ascii="Times New Roman" w:hAnsi="Times New Roman" w:cs="Times New Roman" w:hint="eastAsia"/>
          <w:sz w:val="24"/>
          <w:szCs w:val="24"/>
        </w:rPr>
        <w:t>songling</w:t>
      </w:r>
      <w:proofErr w:type="spellEnd"/>
      <w:r w:rsidR="002410D2">
        <w:rPr>
          <w:rFonts w:ascii="Times New Roman" w:hAnsi="Times New Roman" w:cs="Times New Roman" w:hint="eastAsia"/>
          <w:sz w:val="24"/>
          <w:szCs w:val="24"/>
        </w:rPr>
        <w:t xml:space="preserve"> poon and </w:t>
      </w:r>
      <w:proofErr w:type="spellStart"/>
      <w:r w:rsidR="002410D2">
        <w:rPr>
          <w:rFonts w:ascii="Times New Roman" w:hAnsi="Times New Roman" w:cs="Times New Roman" w:hint="eastAsia"/>
          <w:sz w:val="24"/>
          <w:szCs w:val="24"/>
        </w:rPr>
        <w:t>huang</w:t>
      </w:r>
      <w:proofErr w:type="spellEnd"/>
      <w:r w:rsidR="002410D2">
        <w:rPr>
          <w:rFonts w:ascii="Times New Roman" w:hAnsi="Times New Roman" w:cs="Times New Roman" w:hint="eastAsia"/>
          <w:sz w:val="24"/>
          <w:szCs w:val="24"/>
        </w:rPr>
        <w:t xml:space="preserve"> two papers 2013 ST</w:t>
      </w:r>
      <w:r w:rsidR="00E86C49">
        <w:rPr>
          <w:rFonts w:ascii="Times New Roman" w:hAnsi="Times New Roman" w:cs="Times New Roman" w:hint="eastAsia"/>
          <w:sz w:val="24"/>
          <w:szCs w:val="24"/>
        </w:rPr>
        <w:t>M</w:t>
      </w:r>
      <w:r w:rsidR="002410D2">
        <w:rPr>
          <w:rFonts w:ascii="Times New Roman" w:hAnsi="Times New Roman" w:cs="Times New Roman" w:hint="eastAsia"/>
          <w:sz w:val="24"/>
          <w:szCs w:val="24"/>
        </w:rPr>
        <w:t>;</w:t>
      </w:r>
      <w:r w:rsidR="001023F8">
        <w:rPr>
          <w:rFonts w:ascii="Times New Roman" w:hAnsi="Times New Roman" w:cs="Times New Roman" w:hint="eastAsia"/>
          <w:sz w:val="24"/>
          <w:szCs w:val="24"/>
        </w:rPr>
        <w:t>)</w:t>
      </w:r>
      <w:r w:rsidR="009D3010" w:rsidRPr="009D3010">
        <w:rPr>
          <w:rFonts w:ascii="Times New Roman" w:hAnsi="Times New Roman" w:cs="Times New Roman"/>
          <w:sz w:val="24"/>
          <w:szCs w:val="24"/>
        </w:rPr>
        <w:t>. Subsequent attribution analysis revealed that this signature was also present in liver cancers</w:t>
      </w:r>
      <w:r w:rsidR="00E86C49">
        <w:rPr>
          <w:rFonts w:ascii="Times New Roman" w:hAnsi="Times New Roman" w:cs="Times New Roman" w:hint="eastAsia"/>
          <w:sz w:val="24"/>
          <w:szCs w:val="24"/>
        </w:rPr>
        <w:t xml:space="preserve"> (ng et al., STM paper)</w:t>
      </w:r>
      <w:r w:rsidR="009D3010" w:rsidRPr="009D3010">
        <w:rPr>
          <w:rFonts w:ascii="Times New Roman" w:hAnsi="Times New Roman" w:cs="Times New Roman"/>
          <w:sz w:val="24"/>
          <w:szCs w:val="24"/>
        </w:rPr>
        <w:t xml:space="preserve">. </w:t>
      </w:r>
      <w:commentRangeStart w:id="12"/>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 xml:space="preserve">liver </w:t>
      </w:r>
      <w:commentRangeEnd w:id="12"/>
      <w:r>
        <w:rPr>
          <w:rStyle w:val="CommentReference"/>
        </w:rPr>
        <w:commentReference w:id="12"/>
      </w:r>
      <w:r w:rsidR="00FA5CA0" w:rsidRPr="00FA5CA0">
        <w:rPr>
          <w:rFonts w:ascii="Times New Roman" w:hAnsi="Times New Roman" w:cs="Times New Roman"/>
          <w:sz w:val="24"/>
          <w:szCs w:val="24"/>
        </w:rPr>
        <w:t>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w:t>
      </w:r>
      <w:r w:rsidR="00801732">
        <w:rPr>
          <w:rFonts w:ascii="Times New Roman" w:hAnsi="Times New Roman" w:cs="Times New Roman" w:hint="eastAsia"/>
          <w:sz w:val="24"/>
          <w:szCs w:val="24"/>
        </w:rPr>
        <w:t>s</w:t>
      </w:r>
      <w:r w:rsidR="00540405">
        <w:rPr>
          <w:rFonts w:ascii="Times New Roman" w:hAnsi="Times New Roman" w:cs="Times New Roman" w:hint="eastAsia"/>
          <w:sz w:val="24"/>
          <w:szCs w:val="24"/>
        </w:rPr>
        <w:t xml:space="preserve"> due to </w:t>
      </w:r>
      <w:r w:rsidR="00801732">
        <w:rPr>
          <w:rFonts w:ascii="Times New Roman" w:hAnsi="Times New Roman" w:cs="Times New Roman" w:hint="eastAsia"/>
          <w:sz w:val="24"/>
          <w:szCs w:val="24"/>
        </w:rPr>
        <w:t>AA</w:t>
      </w:r>
      <w:r w:rsidR="00540405">
        <w:rPr>
          <w:rFonts w:ascii="Times New Roman" w:hAnsi="Times New Roman" w:cs="Times New Roman" w:hint="eastAsia"/>
          <w:sz w:val="24"/>
          <w:szCs w:val="24"/>
        </w:rPr>
        <w:t xml:space="preserve"> exposure</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87DED">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These consisted of </w:t>
      </w:r>
      <w:r w:rsidR="00FA5CA0" w:rsidRPr="00FA5CA0">
        <w:rPr>
          <w:rFonts w:ascii="Times New Roman" w:hAnsi="Times New Roman" w:cs="Times New Roman"/>
          <w:sz w:val="24"/>
          <w:szCs w:val="24"/>
        </w:rPr>
        <w:t>SBS,</w:t>
      </w:r>
      <w:r w:rsidR="00540405">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lastRenderedPageBreak/>
        <w:t>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00FA5CA0"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00FA5CA0"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xml:space="preserve"> </w:t>
      </w:r>
      <w:proofErr w:type="spellStart"/>
      <w:proofErr w:type="gramStart"/>
      <w:r w:rsidR="00FA5CA0" w:rsidRPr="00FA5CA0">
        <w:rPr>
          <w:rFonts w:ascii="Times New Roman" w:hAnsi="Times New Roman" w:cs="Times New Roman"/>
          <w:sz w:val="24"/>
          <w:szCs w:val="24"/>
        </w:rPr>
        <w:t>signatures</w:t>
      </w:r>
      <w:r w:rsidR="00112E7A">
        <w:rPr>
          <w:rFonts w:ascii="Times New Roman" w:hAnsi="Times New Roman" w:cs="Times New Roman" w:hint="eastAsia"/>
          <w:sz w:val="24"/>
          <w:szCs w:val="24"/>
        </w:rPr>
        <w:t>,that</w:t>
      </w:r>
      <w:proofErr w:type="spellEnd"/>
      <w:proofErr w:type="gramEnd"/>
      <w:r w:rsidR="00112E7A">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FA5CA0" w:rsidRPr="00FA5CA0">
        <w:rPr>
          <w:rFonts w:ascii="Times New Roman" w:hAnsi="Times New Roman" w:cs="Times New Roman"/>
          <w:sz w:val="24"/>
          <w:szCs w:val="24"/>
        </w:rPr>
        <w:t>.</w:t>
      </w:r>
    </w:p>
    <w:p w14:paraId="266417E6" w14:textId="689FB294" w:rsidR="00936A09"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 not only </w:t>
      </w:r>
      <w:r w:rsidR="005146ED">
        <w:rPr>
          <w:rFonts w:ascii="Times New Roman" w:hAnsi="Times New Roman" w:cs="Times New Roman"/>
          <w:sz w:val="24"/>
          <w:szCs w:val="24"/>
        </w:rPr>
        <w:t>promote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C&gt;A (SBS4) and CC&gt;AA (DBS2) </w:t>
      </w:r>
      <w:r w:rsidR="005146ED">
        <w:rPr>
          <w:rFonts w:ascii="Times New Roman" w:hAnsi="Times New Roman" w:cs="Times New Roman"/>
          <w:sz w:val="24"/>
          <w:szCs w:val="24"/>
        </w:rPr>
        <w:t>mutation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but also involves the </w:t>
      </w:r>
      <w:commentRangeStart w:id="13"/>
      <w:commentRangeStart w:id="14"/>
      <w:r w:rsidRPr="00594AAB">
        <w:rPr>
          <w:rFonts w:ascii="Times New Roman" w:hAnsi="Times New Roman" w:cs="Times New Roman"/>
          <w:sz w:val="24"/>
          <w:szCs w:val="24"/>
        </w:rPr>
        <w:t xml:space="preserve">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w:t>
      </w:r>
      <w:commentRangeEnd w:id="13"/>
      <w:r w:rsidR="005146ED">
        <w:rPr>
          <w:rStyle w:val="CommentReference"/>
        </w:rPr>
        <w:commentReference w:id="13"/>
      </w:r>
      <w:commentRangeEnd w:id="14"/>
      <w:r w:rsidR="007570CA">
        <w:rPr>
          <w:rStyle w:val="CommentReference"/>
        </w:rPr>
        <w:commentReference w:id="14"/>
      </w:r>
      <w:r w:rsidRPr="00594AAB">
        <w:rPr>
          <w:rFonts w:ascii="Times New Roman" w:hAnsi="Times New Roman" w:cs="Times New Roman"/>
          <w:sz w:val="24"/>
          <w:szCs w:val="24"/>
        </w:rPr>
        <w:t>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006A8CD0" w:rsidR="00756A7C" w:rsidRPr="008A1C58" w:rsidRDefault="00756A7C"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403B8">
        <w:rPr>
          <w:rFonts w:ascii="Times New Roman" w:hAnsi="Times New Roman" w:cs="Times New Roman"/>
          <w:sz w:val="24"/>
          <w:szCs w:val="24"/>
        </w:rPr>
        <w:t xml:space="preserve">most common </w:t>
      </w:r>
      <w:r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sidR="000A6AB6">
        <w:rPr>
          <w:rFonts w:ascii="Times New Roman" w:hAnsi="Times New Roman" w:cs="Times New Roman"/>
          <w:sz w:val="24"/>
          <w:szCs w:val="24"/>
        </w:rPr>
        <w:t>, and the one we used for this study</w:t>
      </w:r>
      <w:r w:rsidR="006403B8">
        <w:rPr>
          <w:rFonts w:ascii="Times New Roman" w:hAnsi="Times New Roman" w:cs="Times New Roman"/>
          <w:sz w:val="24"/>
          <w:szCs w:val="24"/>
        </w:rPr>
        <w:t xml:space="preserve"> depends</w:t>
      </w:r>
      <w:r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the </w:t>
      </w:r>
      <w:r w:rsidRPr="008A1C58">
        <w:rPr>
          <w:rFonts w:ascii="Times New Roman" w:hAnsi="Times New Roman" w:cs="Times New Roman"/>
          <w:sz w:val="24"/>
          <w:szCs w:val="24"/>
        </w:rPr>
        <w:t xml:space="preserve">sequence </w:t>
      </w:r>
      <w:proofErr w:type="gramStart"/>
      <w:r w:rsidRPr="008A1C58">
        <w:rPr>
          <w:rFonts w:ascii="Times New Roman" w:hAnsi="Times New Roman" w:cs="Times New Roman"/>
          <w:sz w:val="24"/>
          <w:szCs w:val="24"/>
        </w:rPr>
        <w:t>context</w:t>
      </w:r>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 xml:space="preserve"> </w:t>
      </w:r>
      <w:r w:rsidR="000A6AB6">
        <w:rPr>
          <w:rFonts w:ascii="Times New Roman" w:hAnsi="Times New Roman" w:cs="Times New Roman"/>
          <w:sz w:val="24"/>
          <w:szCs w:val="24"/>
        </w:rPr>
        <w:t>&lt;</w:t>
      </w:r>
      <w:proofErr w:type="gramEnd"/>
      <w:r w:rsidR="000A6AB6">
        <w:rPr>
          <w:rFonts w:ascii="Times New Roman" w:hAnsi="Times New Roman" w:cs="Times New Roman"/>
          <w:sz w:val="24"/>
          <w:szCs w:val="24"/>
        </w:rPr>
        <w:t>reference Alexandrov 2020 and the excel spreadsheet that is no</w:t>
      </w:r>
      <w:r w:rsidR="00A11668">
        <w:rPr>
          <w:rFonts w:ascii="Times New Roman" w:hAnsi="Times New Roman" w:cs="Times New Roman" w:hint="eastAsia"/>
          <w:sz w:val="24"/>
          <w:szCs w:val="24"/>
        </w:rPr>
        <w:t>w</w:t>
      </w:r>
      <w:r w:rsidR="000A6AB6">
        <w:rPr>
          <w:rFonts w:ascii="Times New Roman" w:hAnsi="Times New Roman" w:cs="Times New Roman"/>
          <w:sz w:val="24"/>
          <w:szCs w:val="24"/>
        </w:rPr>
        <w:t xml:space="preserve"> at COSMIC</w:t>
      </w:r>
      <w:r w:rsidR="00A11668">
        <w:rPr>
          <w:rFonts w:ascii="Times New Roman" w:hAnsi="Times New Roman" w:cs="Times New Roman" w:hint="eastAsia"/>
          <w:sz w:val="24"/>
          <w:szCs w:val="24"/>
        </w:rPr>
        <w:t xml:space="preserve">, more details can be found at </w:t>
      </w:r>
      <w:r w:rsidR="00072A14" w:rsidRPr="00072A14">
        <w:rPr>
          <w:rFonts w:ascii="Times New Roman" w:hAnsi="Times New Roman" w:cs="Times New Roman"/>
          <w:sz w:val="24"/>
          <w:szCs w:val="24"/>
        </w:rPr>
        <w:t>https://cancer.sanger.ac.uk/signatures/documents/4/PCAWG7_indel_classification_2021_08_31.xlsx</w:t>
      </w:r>
      <w:r w:rsidR="000A6AB6">
        <w:rPr>
          <w:rFonts w:ascii="Times New Roman" w:hAnsi="Times New Roman" w:cs="Times New Roman"/>
          <w:sz w:val="24"/>
          <w:szCs w:val="24"/>
        </w:rPr>
        <w:t>&gt;</w:t>
      </w:r>
      <w:r w:rsidRPr="008A1C58">
        <w:rPr>
          <w:rFonts w:ascii="Times New Roman" w:hAnsi="Times New Roman" w:cs="Times New Roman"/>
          <w:sz w:val="24"/>
          <w:szCs w:val="24"/>
        </w:rPr>
        <w:t>.</w:t>
      </w:r>
      <w:commentRangeStart w:id="15"/>
      <w:r w:rsidRPr="008A1C58">
        <w:rPr>
          <w:rFonts w:ascii="Times New Roman" w:hAnsi="Times New Roman" w:cs="Times New Roman"/>
          <w:sz w:val="24"/>
          <w:szCs w:val="24"/>
        </w:rPr>
        <w:t xml:space="preserve"> </w:t>
      </w:r>
      <w:commentRangeEnd w:id="15"/>
      <w:r w:rsidR="003D5BC9">
        <w:rPr>
          <w:rStyle w:val="CommentReference"/>
        </w:rPr>
        <w:commentReference w:id="15"/>
      </w:r>
      <w:r w:rsidR="000A6AB6">
        <w:rPr>
          <w:rFonts w:ascii="Times New Roman" w:hAnsi="Times New Roman" w:cs="Times New Roman"/>
          <w:sz w:val="24"/>
          <w:szCs w:val="24"/>
        </w:rPr>
        <w:t xml:space="preserve">Single-base indel mutation are classified by the base inserted or deleted (by convention based on the pyrimidine (C or T) and by the number of C’s or T’s flanking the deletion. Deletions or insertions of more than one base are classified according to whether they occur in a repeat (for example deletion of CA in Can repeat). Finally, some deletions of &gt;= 2 bases do not occur in a repeat, but involve microhomology &lt;add mechanism, example&gt;. In total </w:t>
      </w:r>
      <w:r w:rsidR="000A6AB6" w:rsidRPr="008A1C58">
        <w:rPr>
          <w:rFonts w:ascii="Times New Roman" w:hAnsi="Times New Roman" w:cs="Times New Roman"/>
          <w:sz w:val="24"/>
          <w:szCs w:val="24"/>
        </w:rPr>
        <w:t>83 indel types (ID83)</w:t>
      </w:r>
      <w:r w:rsidR="000A6AB6">
        <w:rPr>
          <w:rFonts w:ascii="Times New Roman" w:hAnsi="Times New Roman" w:cs="Times New Roman"/>
          <w:sz w:val="24"/>
          <w:szCs w:val="24"/>
        </w:rPr>
        <w:t xml:space="preserve">. The classification </w:t>
      </w:r>
      <w:r w:rsidR="004F0233" w:rsidRPr="008A1C58">
        <w:rPr>
          <w:rFonts w:ascii="Times New Roman" w:hAnsi="Times New Roman" w:cs="Times New Roman"/>
          <w:sz w:val="24"/>
          <w:szCs w:val="24"/>
        </w:rPr>
        <w:t>do</w:t>
      </w:r>
      <w:r w:rsidR="000A6AB6">
        <w:rPr>
          <w:rFonts w:ascii="Times New Roman" w:hAnsi="Times New Roman" w:cs="Times New Roman"/>
          <w:sz w:val="24"/>
          <w:szCs w:val="24"/>
        </w:rPr>
        <w:t>es</w:t>
      </w:r>
      <w:r w:rsidR="004F0233" w:rsidRPr="008A1C58">
        <w:rPr>
          <w:rFonts w:ascii="Times New Roman" w:hAnsi="Times New Roman" w:cs="Times New Roman"/>
          <w:sz w:val="24"/>
          <w:szCs w:val="24"/>
        </w:rPr>
        <w:t xml:space="preserve"> not consider complex indel events involving a combination of insertions and deletions.</w:t>
      </w:r>
      <w:r w:rsidR="000470BE" w:rsidRPr="008A1C58">
        <w:rPr>
          <w:rFonts w:ascii="Times New Roman" w:hAnsi="Times New Roman" w:cs="Times New Roman"/>
          <w:sz w:val="24"/>
          <w:szCs w:val="24"/>
        </w:rPr>
        <w:t xml:space="preserve"> </w:t>
      </w:r>
      <w:r w:rsidR="001961FC">
        <w:rPr>
          <w:rFonts w:ascii="Times New Roman" w:hAnsi="Times New Roman" w:cs="Times New Roman"/>
          <w:sz w:val="24"/>
          <w:szCs w:val="24"/>
        </w:rPr>
        <w:t>&lt;</w:t>
      </w:r>
      <w:r w:rsidR="00D417E5">
        <w:rPr>
          <w:rFonts w:ascii="Times New Roman" w:hAnsi="Times New Roman" w:cs="Times New Roman"/>
          <w:sz w:val="24"/>
          <w:szCs w:val="24"/>
        </w:rPr>
        <w:t>decide later if we want to touch on the following here</w:t>
      </w:r>
      <w:r w:rsidR="001961FC">
        <w:rPr>
          <w:rFonts w:ascii="Times New Roman" w:hAnsi="Times New Roman" w:cs="Times New Roman"/>
          <w:sz w:val="24"/>
          <w:szCs w:val="24"/>
        </w:rPr>
        <w:t>: extended context, cite top2a paper, base composition, situation like TTTT</w:t>
      </w:r>
      <w:r w:rsidR="001961FC" w:rsidRPr="001961FC">
        <w:rPr>
          <w:rFonts w:ascii="Times New Roman" w:hAnsi="Times New Roman" w:cs="Times New Roman"/>
          <w:sz w:val="24"/>
          <w:szCs w:val="24"/>
        </w:rPr>
        <w:sym w:font="Wingdings" w:char="F0E0"/>
      </w:r>
      <w:r w:rsidR="001961FC">
        <w:rPr>
          <w:rFonts w:ascii="Times New Roman" w:hAnsi="Times New Roman" w:cs="Times New Roman"/>
          <w:sz w:val="24"/>
          <w:szCs w:val="24"/>
        </w:rPr>
        <w:t>TT.</w:t>
      </w:r>
      <w:r w:rsidR="00D417E5">
        <w:rPr>
          <w:rFonts w:ascii="Times New Roman" w:hAnsi="Times New Roman" w:cs="Times New Roman"/>
          <w:sz w:val="24"/>
          <w:szCs w:val="24"/>
        </w:rPr>
        <w:t>&gt;</w:t>
      </w:r>
      <w:r w:rsidR="00AA2F80" w:rsidRPr="008A1C58">
        <w:rPr>
          <w:rFonts w:ascii="Times New Roman" w:hAnsi="Times New Roman" w:cs="Times New Roman"/>
          <w:sz w:val="24"/>
          <w:szCs w:val="24"/>
        </w:rPr>
        <w:t xml:space="preserve">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w:t>
      </w:r>
      <w:r w:rsidRPr="00B517FD">
        <w:rPr>
          <w:rFonts w:ascii="Times New Roman" w:hAnsi="Times New Roman" w:cs="Times New Roman"/>
          <w:sz w:val="24"/>
          <w:szCs w:val="24"/>
        </w:rPr>
        <w:lastRenderedPageBreak/>
        <w:t xml:space="preserve">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6869924" w14:textId="77777777" w:rsidR="00F437FD" w:rsidRDefault="00F437FD" w:rsidP="008A1C58">
      <w:pPr>
        <w:spacing w:line="480" w:lineRule="auto"/>
        <w:rPr>
          <w:ins w:id="16" w:author="Steve Rozen, Ph.D." w:date="2025-03-20T19:54:00Z" w16du:dateUtc="2025-03-20T23:54:00Z"/>
          <w:rFonts w:ascii="Times New Roman" w:hAnsi="Times New Roman" w:cs="Times New Roman"/>
          <w:sz w:val="24"/>
          <w:szCs w:val="24"/>
        </w:rPr>
      </w:pPr>
      <w:ins w:id="17" w:author="Steve Rozen, Ph.D." w:date="2025-03-20T19:49:00Z" w16du:dateUtc="2025-03-20T23:49:00Z">
        <w:r>
          <w:rPr>
            <w:rFonts w:ascii="Times New Roman" w:hAnsi="Times New Roman" w:cs="Times New Roman"/>
            <w:sz w:val="24"/>
            <w:szCs w:val="24"/>
          </w:rPr>
          <w:t>Although</w:t>
        </w:r>
      </w:ins>
      <w:del w:id="18" w:author="Steve Rozen, Ph.D." w:date="2025-03-20T19:49:00Z" w16du:dateUtc="2025-03-20T23:49:00Z">
        <w:r w:rsidR="00523CE5" w:rsidRPr="008A1C58" w:rsidDel="00F437FD">
          <w:rPr>
            <w:rFonts w:ascii="Times New Roman" w:hAnsi="Times New Roman" w:cs="Times New Roman"/>
            <w:sz w:val="24"/>
            <w:szCs w:val="24"/>
          </w:rPr>
          <w:delText>As</w:delText>
        </w:r>
      </w:del>
      <w:r w:rsidR="00523CE5" w:rsidRPr="008A1C58">
        <w:rPr>
          <w:rFonts w:ascii="Times New Roman" w:hAnsi="Times New Roman" w:cs="Times New Roman"/>
          <w:sz w:val="24"/>
          <w:szCs w:val="24"/>
        </w:rPr>
        <w:t xml:space="preserve"> Non-negative Matrix Factorization (NMF) is widely used for </w:t>
      </w:r>
      <w:ins w:id="19" w:author="Steve Rozen, Ph.D." w:date="2025-03-20T19:49:00Z" w16du:dateUtc="2025-03-20T23:49:00Z">
        <w:r>
          <w:rPr>
            <w:rFonts w:ascii="Times New Roman" w:hAnsi="Times New Roman" w:cs="Times New Roman"/>
            <w:sz w:val="24"/>
            <w:szCs w:val="24"/>
          </w:rPr>
          <w:t xml:space="preserve">in-silico </w:t>
        </w:r>
      </w:ins>
      <w:r w:rsidR="00523CE5" w:rsidRPr="008A1C58">
        <w:rPr>
          <w:rFonts w:ascii="Times New Roman" w:hAnsi="Times New Roman" w:cs="Times New Roman"/>
          <w:sz w:val="24"/>
          <w:szCs w:val="24"/>
        </w:rPr>
        <w:t>signature discovery</w:t>
      </w:r>
      <w:del w:id="20" w:author="Steve Rozen, Ph.D." w:date="2025-03-20T19:49:00Z" w16du:dateUtc="2025-03-20T23:49:00Z">
        <w:r w:rsidR="00523CE5" w:rsidRPr="008A1C58" w:rsidDel="00F437FD">
          <w:rPr>
            <w:rFonts w:ascii="Times New Roman" w:hAnsi="Times New Roman" w:cs="Times New Roman"/>
            <w:sz w:val="24"/>
            <w:szCs w:val="24"/>
          </w:rPr>
          <w:delText xml:space="preserve"> analysis</w:delText>
        </w:r>
      </w:del>
      <w:r w:rsidR="00523CE5" w:rsidRPr="008A1C58">
        <w:rPr>
          <w:rFonts w:ascii="Times New Roman" w:hAnsi="Times New Roman" w:cs="Times New Roman"/>
          <w:sz w:val="24"/>
          <w:szCs w:val="24"/>
        </w:rPr>
        <w:t xml:space="preserve">, </w:t>
      </w:r>
      <w:del w:id="21" w:author="Steve Rozen, Ph.D." w:date="2025-03-20T19:50:00Z" w16du:dateUtc="2025-03-20T23:50:00Z">
        <w:r w:rsidR="00523CE5" w:rsidRPr="008A1C58" w:rsidDel="00F437FD">
          <w:rPr>
            <w:rFonts w:ascii="Times New Roman" w:hAnsi="Times New Roman" w:cs="Times New Roman"/>
            <w:sz w:val="24"/>
            <w:szCs w:val="24"/>
          </w:rPr>
          <w:delText>the tool</w:delText>
        </w:r>
      </w:del>
      <w:ins w:id="22" w:author="Steve Rozen, Ph.D." w:date="2025-03-20T19:50:00Z" w16du:dateUtc="2025-03-20T23:50:00Z">
        <w:r>
          <w:rPr>
            <w:rFonts w:ascii="Times New Roman" w:hAnsi="Times New Roman" w:cs="Times New Roman"/>
            <w:sz w:val="24"/>
            <w:szCs w:val="24"/>
          </w:rPr>
          <w:t>approaches</w:t>
        </w:r>
      </w:ins>
      <w:r w:rsidR="00523CE5" w:rsidRPr="008A1C58">
        <w:rPr>
          <w:rFonts w:ascii="Times New Roman" w:hAnsi="Times New Roman" w:cs="Times New Roman"/>
          <w:sz w:val="24"/>
          <w:szCs w:val="24"/>
        </w:rPr>
        <w:t xml:space="preserve"> based </w:t>
      </w:r>
      <w:del w:id="23" w:author="Steve Rozen, Ph.D." w:date="2025-03-20T19:50:00Z" w16du:dateUtc="2025-03-20T23:50:00Z">
        <w:r w:rsidR="00523CE5" w:rsidRPr="008A1C58" w:rsidDel="00F437FD">
          <w:rPr>
            <w:rFonts w:ascii="Times New Roman" w:hAnsi="Times New Roman" w:cs="Times New Roman"/>
            <w:sz w:val="24"/>
            <w:szCs w:val="24"/>
          </w:rPr>
          <w:delText>on a non-parametric Bayesian approach demonstrates significant advantages</w:delText>
        </w:r>
      </w:del>
      <w:ins w:id="24" w:author="Steve Rozen, Ph.D." w:date="2025-03-20T19:50:00Z" w16du:dateUtc="2025-03-20T23:50:00Z">
        <w:r>
          <w:rPr>
            <w:rFonts w:ascii="Times New Roman" w:hAnsi="Times New Roman" w:cs="Times New Roman"/>
            <w:sz w:val="24"/>
            <w:szCs w:val="24"/>
          </w:rPr>
          <w:t>hierarchical Dirichlet proce</w:t>
        </w:r>
      </w:ins>
      <w:ins w:id="25" w:author="Steve Rozen, Ph.D." w:date="2025-03-20T19:51:00Z" w16du:dateUtc="2025-03-20T23:51:00Z">
        <w:r>
          <w:rPr>
            <w:rFonts w:ascii="Times New Roman" w:hAnsi="Times New Roman" w:cs="Times New Roman"/>
            <w:sz w:val="24"/>
            <w:szCs w:val="24"/>
          </w:rPr>
          <w:t>ss may offer advantages</w:t>
        </w:r>
      </w:ins>
      <w:ins w:id="26" w:author="Steve Rozen, Ph.D." w:date="2025-03-20T19:54:00Z" w16du:dateUtc="2025-03-20T23:54:00Z">
        <w:r>
          <w:rPr>
            <w:rFonts w:ascii="Times New Roman" w:hAnsi="Times New Roman" w:cs="Times New Roman"/>
            <w:sz w:val="24"/>
            <w:szCs w:val="24"/>
          </w:rPr>
          <w:t xml:space="preserve"> &lt;ref </w:t>
        </w:r>
        <w:proofErr w:type="spellStart"/>
        <w:r>
          <w:rPr>
            <w:rFonts w:ascii="Times New Roman" w:hAnsi="Times New Roman" w:cs="Times New Roman"/>
            <w:sz w:val="24"/>
            <w:szCs w:val="24"/>
          </w:rPr>
          <w:t>your</w:t>
        </w:r>
        <w:proofErr w:type="spellEnd"/>
        <w:r>
          <w:rPr>
            <w:rFonts w:ascii="Times New Roman" w:hAnsi="Times New Roman" w:cs="Times New Roman"/>
            <w:sz w:val="24"/>
            <w:szCs w:val="24"/>
          </w:rPr>
          <w:t xml:space="preserve"> paper&gt;</w:t>
        </w:r>
      </w:ins>
      <w:r w:rsidR="00523CE5" w:rsidRPr="008A1C58">
        <w:rPr>
          <w:rFonts w:ascii="Times New Roman" w:hAnsi="Times New Roman" w:cs="Times New Roman"/>
          <w:sz w:val="24"/>
          <w:szCs w:val="24"/>
        </w:rPr>
        <w:t xml:space="preserve">. </w:t>
      </w:r>
      <w:ins w:id="27" w:author="Steve Rozen, Ph.D." w:date="2025-03-20T19:51:00Z" w16du:dateUtc="2025-03-20T23:51:00Z">
        <w:r>
          <w:rPr>
            <w:rFonts w:ascii="Times New Roman" w:hAnsi="Times New Roman" w:cs="Times New Roman"/>
            <w:sz w:val="24"/>
            <w:szCs w:val="24"/>
          </w:rPr>
          <w:t xml:space="preserve">&lt;what were our </w:t>
        </w:r>
      </w:ins>
      <w:ins w:id="28" w:author="Steve Rozen, Ph.D." w:date="2025-03-20T19:52:00Z" w16du:dateUtc="2025-03-20T23:52:00Z">
        <w:r>
          <w:rPr>
            <w:rFonts w:ascii="Times New Roman" w:hAnsi="Times New Roman" w:cs="Times New Roman"/>
            <w:sz w:val="24"/>
            <w:szCs w:val="24"/>
          </w:rPr>
          <w:t xml:space="preserve">benchmarking results in the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paper&gt; </w:t>
        </w:r>
      </w:ins>
      <w:r w:rsidR="00523CE5" w:rsidRPr="008A1C58">
        <w:rPr>
          <w:rFonts w:ascii="Times New Roman" w:hAnsi="Times New Roman" w:cs="Times New Roman"/>
          <w:sz w:val="24"/>
          <w:szCs w:val="24"/>
        </w:rPr>
        <w:t xml:space="preserve">This approach </w:t>
      </w:r>
      <w:del w:id="29" w:author="Steve Rozen, Ph.D." w:date="2025-03-20T19:52:00Z" w16du:dateUtc="2025-03-20T23:52:00Z">
        <w:r w:rsidR="00523CE5" w:rsidRPr="008A1C58" w:rsidDel="00F437FD">
          <w:rPr>
            <w:rFonts w:ascii="Times New Roman" w:hAnsi="Times New Roman" w:cs="Times New Roman"/>
            <w:sz w:val="24"/>
            <w:szCs w:val="24"/>
          </w:rPr>
          <w:delText>allows for the automatic</w:delText>
        </w:r>
      </w:del>
      <w:ins w:id="30" w:author="Steve Rozen, Ph.D." w:date="2025-03-20T19:53:00Z" w16du:dateUtc="2025-03-20T23:53:00Z">
        <w:r>
          <w:rPr>
            <w:rFonts w:ascii="Times New Roman" w:hAnsi="Times New Roman" w:cs="Times New Roman"/>
            <w:sz w:val="24"/>
            <w:szCs w:val="24"/>
          </w:rPr>
          <w:t xml:space="preserve"> infers the &lt;most likely&gt; number of signatures </w:t>
        </w:r>
        <w:proofErr w:type="gramStart"/>
        <w:r>
          <w:rPr>
            <w:rFonts w:ascii="Times New Roman" w:hAnsi="Times New Roman" w:cs="Times New Roman"/>
            <w:sz w:val="24"/>
            <w:szCs w:val="24"/>
          </w:rPr>
          <w:t xml:space="preserve">and </w:t>
        </w:r>
      </w:ins>
      <w:r w:rsidR="00523CE5" w:rsidRPr="008A1C58">
        <w:rPr>
          <w:rFonts w:ascii="Times New Roman" w:hAnsi="Times New Roman" w:cs="Times New Roman"/>
          <w:sz w:val="24"/>
          <w:szCs w:val="24"/>
        </w:rPr>
        <w:t xml:space="preserve"> inference</w:t>
      </w:r>
      <w:proofErr w:type="gramEnd"/>
      <w:r w:rsidR="00523CE5" w:rsidRPr="008A1C58">
        <w:rPr>
          <w:rFonts w:ascii="Times New Roman" w:hAnsi="Times New Roman" w:cs="Times New Roman"/>
          <w:sz w:val="24"/>
          <w:szCs w:val="24"/>
        </w:rPr>
        <w:t xml:space="preserve"> of optimal solutions and the sensitive and accurate extraction of </w:t>
      </w:r>
      <w:r w:rsidR="00756A7C" w:rsidRPr="008A1C58">
        <w:rPr>
          <w:rFonts w:ascii="Times New Roman" w:hAnsi="Times New Roman" w:cs="Times New Roman"/>
          <w:sz w:val="24"/>
          <w:szCs w:val="24"/>
        </w:rPr>
        <w:t xml:space="preserve">mutational </w:t>
      </w:r>
      <w:r w:rsidR="00523CE5"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p>
    <w:p w14:paraId="274DCAAB" w14:textId="143B600C" w:rsidR="005B7AA1" w:rsidRPr="008A1C58" w:rsidRDefault="00F437FD" w:rsidP="008A1C58">
      <w:pPr>
        <w:spacing w:line="480" w:lineRule="auto"/>
        <w:rPr>
          <w:rFonts w:ascii="Times New Roman" w:hAnsi="Times New Roman" w:cs="Times New Roman"/>
          <w:sz w:val="24"/>
          <w:szCs w:val="24"/>
        </w:rPr>
      </w:pPr>
      <w:ins w:id="31" w:author="Steve Rozen, Ph.D." w:date="2025-03-20T19:54:00Z" w16du:dateUtc="2025-03-20T23:54:00Z">
        <w:r>
          <w:rPr>
            <w:rFonts w:ascii="Times New Roman" w:hAnsi="Times New Roman" w:cs="Times New Roman"/>
            <w:sz w:val="24"/>
            <w:szCs w:val="24"/>
          </w:rPr>
          <w:lastRenderedPageBreak/>
          <w:t xml:space="preserve">In this study </w:t>
        </w:r>
      </w:ins>
      <w:del w:id="32" w:author="Steve Rozen, Ph.D." w:date="2025-03-20T19:55:00Z" w16du:dateUtc="2025-03-20T23:55:00Z">
        <w:r w:rsidR="00523CE5" w:rsidRPr="008A1C58" w:rsidDel="00F437FD">
          <w:rPr>
            <w:rFonts w:ascii="Times New Roman" w:hAnsi="Times New Roman" w:cs="Times New Roman"/>
            <w:sz w:val="24"/>
            <w:szCs w:val="24"/>
          </w:rPr>
          <w:delText xml:space="preserve">We performed </w:delText>
        </w:r>
        <w:r w:rsidR="00523CE5" w:rsidRPr="008A1C58" w:rsidDel="00F437FD">
          <w:rPr>
            <w:rFonts w:ascii="Times New Roman" w:hAnsi="Times New Roman" w:cs="Times New Roman"/>
            <w:i/>
            <w:iCs/>
            <w:sz w:val="24"/>
            <w:szCs w:val="24"/>
          </w:rPr>
          <w:delText>d</w:delText>
        </w:r>
        <w:r w:rsidR="00FC5DE0" w:rsidRPr="008A1C58" w:rsidDel="00F437FD">
          <w:rPr>
            <w:rFonts w:ascii="Times New Roman" w:hAnsi="Times New Roman" w:cs="Times New Roman"/>
            <w:i/>
            <w:iCs/>
            <w:sz w:val="24"/>
            <w:szCs w:val="24"/>
          </w:rPr>
          <w:delText xml:space="preserve">e </w:delText>
        </w:r>
        <w:r w:rsidR="00523CE5" w:rsidRPr="008A1C58" w:rsidDel="00F437FD">
          <w:rPr>
            <w:rFonts w:ascii="Times New Roman" w:hAnsi="Times New Roman" w:cs="Times New Roman"/>
            <w:i/>
            <w:iCs/>
            <w:sz w:val="24"/>
            <w:szCs w:val="24"/>
          </w:rPr>
          <w:delText>novo</w:delText>
        </w:r>
        <w:r w:rsidR="00523CE5" w:rsidRPr="008A1C58" w:rsidDel="00F437FD">
          <w:rPr>
            <w:rFonts w:ascii="Times New Roman" w:hAnsi="Times New Roman" w:cs="Times New Roman"/>
            <w:sz w:val="24"/>
            <w:szCs w:val="24"/>
          </w:rPr>
          <w:delText xml:space="preserve"> mutational signature analysis using</w:delText>
        </w:r>
      </w:del>
      <w:ins w:id="33" w:author="Steve Rozen, Ph.D." w:date="2025-03-20T19:55:00Z" w16du:dateUtc="2025-03-20T23:55:00Z">
        <w:r>
          <w:rPr>
            <w:rFonts w:ascii="Times New Roman" w:hAnsi="Times New Roman" w:cs="Times New Roman"/>
            <w:sz w:val="24"/>
            <w:szCs w:val="24"/>
          </w:rPr>
          <w:t>we used</w:t>
        </w:r>
      </w:ins>
      <w:r w:rsidR="00523CE5" w:rsidRPr="008A1C58">
        <w:rPr>
          <w:rFonts w:ascii="Times New Roman" w:hAnsi="Times New Roman" w:cs="Times New Roman"/>
          <w:sz w:val="24"/>
          <w:szCs w:val="24"/>
        </w:rPr>
        <w:t xml:space="preserve"> </w:t>
      </w:r>
      <w:proofErr w:type="spellStart"/>
      <w:r w:rsidR="00523CE5" w:rsidRPr="008A1C58">
        <w:rPr>
          <w:rFonts w:ascii="Times New Roman" w:hAnsi="Times New Roman" w:cs="Times New Roman"/>
          <w:sz w:val="24"/>
          <w:szCs w:val="24"/>
        </w:rPr>
        <w:t>mSigHdp</w:t>
      </w:r>
      <w:proofErr w:type="spellEnd"/>
      <w:r w:rsidR="00523CE5" w:rsidRPr="008A1C58">
        <w:rPr>
          <w:rFonts w:ascii="Times New Roman" w:hAnsi="Times New Roman" w:cs="Times New Roman"/>
          <w:sz w:val="24"/>
          <w:szCs w:val="24"/>
        </w:rPr>
        <w:t xml:space="preserve"> </w:t>
      </w:r>
      <w:ins w:id="34" w:author="Steve Rozen, Ph.D." w:date="2025-03-20T19:55:00Z" w16du:dateUtc="2025-03-20T23:55:00Z">
        <w:r>
          <w:rPr>
            <w:rFonts w:ascii="Times New Roman" w:hAnsi="Times New Roman" w:cs="Times New Roman"/>
            <w:sz w:val="24"/>
            <w:szCs w:val="24"/>
          </w:rPr>
          <w:t xml:space="preserve">to discover mutational signatures </w:t>
        </w:r>
      </w:ins>
      <w:ins w:id="35" w:author="Steve Rozen, Ph.D." w:date="2025-03-20T19:56:00Z" w16du:dateUtc="2025-03-20T23:56:00Z">
        <w:r w:rsidR="00E10AD4">
          <w:rPr>
            <w:rFonts w:ascii="Times New Roman" w:hAnsi="Times New Roman" w:cs="Times New Roman"/>
            <w:sz w:val="24"/>
            <w:szCs w:val="24"/>
          </w:rPr>
          <w:t>in whole-genome somatic mutations from</w:t>
        </w:r>
      </w:ins>
      <w:del w:id="36" w:author="Steve Rozen, Ph.D." w:date="2025-03-20T19:55:00Z" w16du:dateUtc="2025-03-20T23:55:00Z">
        <w:r w:rsidR="00523CE5" w:rsidRPr="008A1C58" w:rsidDel="00F437FD">
          <w:rPr>
            <w:rFonts w:ascii="Times New Roman" w:hAnsi="Times New Roman" w:cs="Times New Roman"/>
            <w:sz w:val="24"/>
            <w:szCs w:val="24"/>
          </w:rPr>
          <w:delText>on</w:delText>
        </w:r>
      </w:del>
      <w:r w:rsidR="00523CE5" w:rsidRPr="008A1C58">
        <w:rPr>
          <w:rFonts w:ascii="Times New Roman" w:hAnsi="Times New Roman" w:cs="Times New Roman"/>
          <w:sz w:val="24"/>
          <w:szCs w:val="24"/>
        </w:rPr>
        <w:t xml:space="preserve">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del w:id="37" w:author="Steve Rozen, Ph.D." w:date="2025-03-20T19:56:00Z" w16du:dateUtc="2025-03-20T23:56:00Z">
        <w:r w:rsidR="00523CE5" w:rsidRPr="008A1C58" w:rsidDel="00E10AD4">
          <w:rPr>
            <w:rFonts w:ascii="Times New Roman" w:hAnsi="Times New Roman" w:cs="Times New Roman"/>
            <w:sz w:val="24"/>
            <w:szCs w:val="24"/>
          </w:rPr>
          <w:delText xml:space="preserve"> whole-genome sequencing (WGS) samples</w:delText>
        </w:r>
      </w:del>
      <w:ins w:id="38" w:author="Steve Rozen, Ph.D." w:date="2025-03-20T19:56:00Z" w16du:dateUtc="2025-03-20T23:56:00Z">
        <w:r w:rsidR="00E10AD4">
          <w:rPr>
            <w:rFonts w:ascii="Times New Roman" w:hAnsi="Times New Roman" w:cs="Times New Roman"/>
            <w:sz w:val="24"/>
            <w:szCs w:val="24"/>
          </w:rPr>
          <w:t>tumors</w:t>
        </w:r>
      </w:ins>
      <w:ins w:id="39" w:author="Steve Rozen, Ph.D." w:date="2025-03-20T19:57:00Z" w16du:dateUtc="2025-03-20T23:57:00Z">
        <w:r w:rsidR="00E10AD4">
          <w:rPr>
            <w:rFonts w:ascii="Times New Roman" w:hAnsi="Times New Roman" w:cs="Times New Roman"/>
            <w:sz w:val="24"/>
            <w:szCs w:val="24"/>
          </w:rPr>
          <w:t>, with</w:t>
        </w:r>
      </w:ins>
      <w:del w:id="40" w:author="Steve Rozen, Ph.D." w:date="2025-03-20T19:57:00Z" w16du:dateUtc="2025-03-20T23:57:00Z">
        <w:r w:rsidR="00523CE5" w:rsidRPr="008A1C58" w:rsidDel="00E10AD4">
          <w:rPr>
            <w:rFonts w:ascii="Times New Roman" w:hAnsi="Times New Roman" w:cs="Times New Roman"/>
            <w:sz w:val="24"/>
            <w:szCs w:val="24"/>
          </w:rPr>
          <w:delText>. This dataset comprises</w:delText>
        </w:r>
      </w:del>
      <w:r w:rsidR="00523CE5" w:rsidRPr="008A1C58">
        <w:rPr>
          <w:rFonts w:ascii="Times New Roman" w:hAnsi="Times New Roman" w:cs="Times New Roman"/>
          <w:sz w:val="24"/>
          <w:szCs w:val="24"/>
        </w:rPr>
        <w:t xml:space="preserve"> 2</w:t>
      </w:r>
      <w:r w:rsidR="003E6C29">
        <w:rPr>
          <w:rFonts w:ascii="Times New Roman" w:hAnsi="Times New Roman" w:cs="Times New Roman" w:hint="eastAsia"/>
          <w:sz w:val="24"/>
          <w:szCs w:val="24"/>
        </w:rPr>
        <w:t>,</w:t>
      </w:r>
      <w:r w:rsidR="00523CE5" w:rsidRPr="008A1C58">
        <w:rPr>
          <w:rFonts w:ascii="Times New Roman" w:hAnsi="Times New Roman" w:cs="Times New Roman"/>
          <w:sz w:val="24"/>
          <w:szCs w:val="24"/>
        </w:rPr>
        <w:t xml:space="preserve">780 </w:t>
      </w:r>
      <w:del w:id="41" w:author="Steve Rozen, Ph.D." w:date="2025-03-20T19:57:00Z" w16du:dateUtc="2025-03-20T23:57:00Z">
        <w:r w:rsidR="006C647A" w:rsidRPr="008A1C58" w:rsidDel="00E10AD4">
          <w:rPr>
            <w:rFonts w:ascii="Times New Roman" w:hAnsi="Times New Roman" w:cs="Times New Roman"/>
            <w:sz w:val="24"/>
            <w:szCs w:val="24"/>
          </w:rPr>
          <w:delText>genomes</w:delText>
        </w:r>
        <w:r w:rsidR="00523CE5" w:rsidRPr="008A1C58" w:rsidDel="00E10AD4">
          <w:rPr>
            <w:rFonts w:ascii="Times New Roman" w:hAnsi="Times New Roman" w:cs="Times New Roman"/>
            <w:sz w:val="24"/>
            <w:szCs w:val="24"/>
          </w:rPr>
          <w:delText xml:space="preserve"> </w:delText>
        </w:r>
      </w:del>
      <w:ins w:id="42" w:author="Steve Rozen, Ph.D." w:date="2025-03-20T19:57:00Z" w16du:dateUtc="2025-03-20T23:57:00Z">
        <w:r w:rsidR="00E10AD4">
          <w:rPr>
            <w:rFonts w:ascii="Times New Roman" w:hAnsi="Times New Roman" w:cs="Times New Roman"/>
            <w:sz w:val="24"/>
            <w:szCs w:val="24"/>
          </w:rPr>
          <w:t>tumors</w:t>
        </w:r>
        <w:r w:rsidR="00E10AD4" w:rsidRPr="008A1C58">
          <w:rPr>
            <w:rFonts w:ascii="Times New Roman" w:hAnsi="Times New Roman" w:cs="Times New Roman"/>
            <w:sz w:val="24"/>
            <w:szCs w:val="24"/>
          </w:rPr>
          <w:t xml:space="preserve"> </w:t>
        </w:r>
      </w:ins>
      <w:r w:rsidR="00523CE5" w:rsidRPr="008A1C58">
        <w:rPr>
          <w:rFonts w:ascii="Times New Roman" w:hAnsi="Times New Roman" w:cs="Times New Roman"/>
          <w:sz w:val="24"/>
          <w:szCs w:val="24"/>
        </w:rPr>
        <w:t xml:space="preserve">from the </w:t>
      </w:r>
      <w:r w:rsidR="00084B01" w:rsidRPr="008A1C58">
        <w:rPr>
          <w:rFonts w:ascii="Times New Roman" w:hAnsi="Times New Roman" w:cs="Times New Roman"/>
          <w:sz w:val="24"/>
          <w:szCs w:val="24"/>
        </w:rPr>
        <w:t xml:space="preserve">PCAWG </w:t>
      </w:r>
      <w:proofErr w:type="spellStart"/>
      <w:ins w:id="43" w:author="Steve Rozen, Ph.D." w:date="2025-03-20T19:57:00Z" w16du:dateUtc="2025-03-20T23:57:00Z">
        <w:r w:rsidR="00E10AD4">
          <w:rPr>
            <w:rFonts w:ascii="Times New Roman" w:hAnsi="Times New Roman" w:cs="Times New Roman"/>
            <w:sz w:val="24"/>
            <w:szCs w:val="24"/>
          </w:rPr>
          <w:t>consortiium</w:t>
        </w:r>
        <w:proofErr w:type="spellEnd"/>
        <w:r w:rsidR="00E10AD4">
          <w:rPr>
            <w:rFonts w:ascii="Times New Roman" w:hAnsi="Times New Roman" w:cs="Times New Roman"/>
            <w:sz w:val="24"/>
            <w:szCs w:val="24"/>
          </w:rPr>
          <w:t>&lt;ref&gt;</w:t>
        </w:r>
      </w:ins>
      <w:del w:id="44" w:author="Steve Rozen, Ph.D." w:date="2025-03-20T19:57:00Z" w16du:dateUtc="2025-03-20T23:57:00Z">
        <w:r w:rsidR="00881A08" w:rsidDel="00E10AD4">
          <w:rPr>
            <w:rFonts w:ascii="Times New Roman" w:hAnsi="Times New Roman" w:cs="Times New Roman" w:hint="eastAsia"/>
            <w:sz w:val="24"/>
            <w:szCs w:val="24"/>
          </w:rPr>
          <w:delText>datase</w:delText>
        </w:r>
      </w:del>
      <w:r w:rsidR="00881A08">
        <w:rPr>
          <w:rFonts w:ascii="Times New Roman" w:hAnsi="Times New Roman" w:cs="Times New Roman" w:hint="eastAsia"/>
          <w:sz w:val="24"/>
          <w:szCs w:val="24"/>
        </w:rPr>
        <w:t>t</w:t>
      </w:r>
      <w:r w:rsidR="00084B01" w:rsidRPr="008A1C58">
        <w:rPr>
          <w:rFonts w:ascii="Times New Roman" w:hAnsi="Times New Roman" w:cs="Times New Roman"/>
          <w:sz w:val="24"/>
          <w:szCs w:val="24"/>
        </w:rPr>
        <w:t xml:space="preserve"> and</w:t>
      </w:r>
      <w:r w:rsidR="00523CE5"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00523CE5" w:rsidRPr="008A1C58">
        <w:rPr>
          <w:rFonts w:ascii="Times New Roman" w:hAnsi="Times New Roman" w:cs="Times New Roman"/>
          <w:sz w:val="24"/>
          <w:szCs w:val="24"/>
        </w:rPr>
        <w:t xml:space="preserve"> </w:t>
      </w:r>
      <w:del w:id="45" w:author="Steve Rozen, Ph.D." w:date="2025-03-20T19:57:00Z" w16du:dateUtc="2025-03-20T23:57:00Z">
        <w:r w:rsidR="006C647A" w:rsidRPr="008A1C58" w:rsidDel="00E10AD4">
          <w:rPr>
            <w:rFonts w:ascii="Times New Roman" w:hAnsi="Times New Roman" w:cs="Times New Roman"/>
            <w:sz w:val="24"/>
            <w:szCs w:val="24"/>
          </w:rPr>
          <w:delText>genomes</w:delText>
        </w:r>
        <w:r w:rsidR="00523CE5" w:rsidRPr="008A1C58" w:rsidDel="00E10AD4">
          <w:rPr>
            <w:rFonts w:ascii="Times New Roman" w:hAnsi="Times New Roman" w:cs="Times New Roman"/>
            <w:sz w:val="24"/>
            <w:szCs w:val="24"/>
          </w:rPr>
          <w:delText xml:space="preserve"> </w:delText>
        </w:r>
      </w:del>
      <w:r w:rsidR="00523CE5" w:rsidRPr="008A1C58">
        <w:rPr>
          <w:rFonts w:ascii="Times New Roman" w:hAnsi="Times New Roman" w:cs="Times New Roman"/>
          <w:sz w:val="24"/>
          <w:szCs w:val="24"/>
        </w:rPr>
        <w:t xml:space="preserve">from the </w:t>
      </w:r>
      <w:ins w:id="46" w:author="Steve Rozen, Ph.D." w:date="2025-03-20T19:58:00Z" w16du:dateUtc="2025-03-20T23:58:00Z">
        <w:r w:rsidR="00E10AD4">
          <w:rPr>
            <w:rFonts w:ascii="Times New Roman" w:hAnsi="Times New Roman" w:cs="Times New Roman"/>
            <w:sz w:val="24"/>
            <w:szCs w:val="24"/>
          </w:rPr>
          <w:t>Hartwig Medical Foundation collection</w:t>
        </w:r>
      </w:ins>
      <w:del w:id="47" w:author="Steve Rozen, Ph.D." w:date="2025-03-20T19:58:00Z" w16du:dateUtc="2025-03-20T23:58:00Z">
        <w:r w:rsidR="00523CE5" w:rsidRPr="008A1C58" w:rsidDel="00E10AD4">
          <w:rPr>
            <w:rFonts w:ascii="Times New Roman" w:hAnsi="Times New Roman" w:cs="Times New Roman"/>
            <w:sz w:val="24"/>
            <w:szCs w:val="24"/>
          </w:rPr>
          <w:delText>HMF</w:delText>
        </w:r>
        <w:r w:rsidR="00084B01" w:rsidRPr="008A1C58" w:rsidDel="00E10AD4">
          <w:rPr>
            <w:rFonts w:ascii="Times New Roman" w:hAnsi="Times New Roman" w:cs="Times New Roman"/>
            <w:sz w:val="24"/>
            <w:szCs w:val="24"/>
          </w:rPr>
          <w:delText xml:space="preserve"> </w:delText>
        </w:r>
        <w:r w:rsidR="00881A08" w:rsidDel="00E10AD4">
          <w:rPr>
            <w:rFonts w:ascii="Times New Roman" w:hAnsi="Times New Roman" w:cs="Times New Roman" w:hint="eastAsia"/>
            <w:sz w:val="24"/>
            <w:szCs w:val="24"/>
          </w:rPr>
          <w:delText>dataset</w:delText>
        </w:r>
      </w:del>
      <w:r w:rsidR="00523CE5"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00523CE5"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00523CE5"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00523CE5"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00523CE5"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00523CE5"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 xml:space="preserve">We then consolidated highly similar signatures from all extractions and removed those that can be reconstructed by other signatures. Next, we compared our </w:t>
      </w:r>
      <w:proofErr w:type="spellStart"/>
      <w:r w:rsidRPr="00D614D2">
        <w:rPr>
          <w:rFonts w:ascii="Times New Roman" w:hAnsi="Times New Roman" w:cs="Times New Roman"/>
          <w:sz w:val="24"/>
          <w:szCs w:val="24"/>
        </w:rPr>
        <w:t>mSigHdp</w:t>
      </w:r>
      <w:proofErr w:type="spellEnd"/>
      <w:r w:rsidRPr="00D614D2">
        <w:rPr>
          <w:rFonts w:ascii="Times New Roman" w:hAnsi="Times New Roman" w:cs="Times New Roman"/>
          <w:sz w:val="24"/>
          <w:szCs w:val="24"/>
        </w:rPr>
        <w:t>-extracted signatures to 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lastRenderedPageBreak/>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1) In contrast to the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 This discrepancy 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w:t>
      </w:r>
      <w:r w:rsidR="00B75BBF" w:rsidRPr="008A1C58">
        <w:rPr>
          <w:rFonts w:ascii="Times New Roman" w:hAnsi="Times New Roman" w:cs="Times New Roman"/>
          <w:sz w:val="24"/>
          <w:szCs w:val="24"/>
        </w:rPr>
        <w:lastRenderedPageBreak/>
        <w:t>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w:t>
      </w:r>
      <w:r w:rsidRPr="00E07F96">
        <w:rPr>
          <w:rFonts w:ascii="Times New Roman" w:hAnsi="Times New Roman" w:cs="Times New Roman"/>
          <w:sz w:val="24"/>
          <w:szCs w:val="24"/>
        </w:rPr>
        <w:lastRenderedPageBreak/>
        <w:t xml:space="preserve">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 xml:space="preserve">dominant peaks, prompting an investigation into whether they represent distinct mutational processes. To explore this, we examined the </w:t>
      </w:r>
      <w:r w:rsidRPr="00706990">
        <w:rPr>
          <w:rFonts w:ascii="Times New Roman" w:hAnsi="Times New Roman" w:cs="Times New Roman"/>
          <w:sz w:val="24"/>
          <w:szCs w:val="24"/>
        </w:rPr>
        <w:lastRenderedPageBreak/>
        <w:t>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 xml:space="preserve">In summary, </w:t>
      </w:r>
      <w:r w:rsidR="00AE00AE" w:rsidRPr="00AE00AE">
        <w:rPr>
          <w:rFonts w:ascii="Times New Roman" w:hAnsi="Times New Roman" w:cs="Times New Roman"/>
          <w:sz w:val="24"/>
          <w:szCs w:val="24"/>
        </w:rPr>
        <w:lastRenderedPageBreak/>
        <w:t>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w:t>
      </w:r>
      <w:r w:rsidRPr="00442D83">
        <w:rPr>
          <w:rFonts w:ascii="Times New Roman" w:hAnsi="Times New Roman" w:cs="Times New Roman"/>
          <w:sz w:val="24"/>
          <w:szCs w:val="24"/>
        </w:rPr>
        <w:lastRenderedPageBreak/>
        <w:t>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w:t>
      </w:r>
      <w:r w:rsidRPr="00442D83">
        <w:rPr>
          <w:rFonts w:ascii="Times New Roman" w:hAnsi="Times New Roman" w:cs="Times New Roman"/>
          <w:sz w:val="24"/>
          <w:szCs w:val="24"/>
        </w:rPr>
        <w:lastRenderedPageBreak/>
        <w:t xml:space="preserve">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w:t>
      </w:r>
      <w:r w:rsidRPr="00744AA4">
        <w:rPr>
          <w:rFonts w:ascii="Times New Roman" w:hAnsi="Times New Roman" w:cs="Times New Roman"/>
          <w:sz w:val="24"/>
          <w:szCs w:val="24"/>
        </w:rPr>
        <w:lastRenderedPageBreak/>
        <w:t xml:space="preserve">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lastRenderedPageBreak/>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48" w:name="_Hlk190965870"/>
      <w:r w:rsidRPr="00C46126">
        <w:rPr>
          <w:rFonts w:ascii="Times New Roman" w:hAnsi="Times New Roman" w:cs="Times New Roman"/>
          <w:sz w:val="24"/>
          <w:szCs w:val="24"/>
        </w:rPr>
        <w:t>Fisher's exact tests</w:t>
      </w:r>
      <w:bookmarkEnd w:id="48"/>
      <w:r w:rsidRPr="00C46126">
        <w:rPr>
          <w:rFonts w:ascii="Times New Roman" w:hAnsi="Times New Roman" w:cs="Times New Roman"/>
          <w:sz w:val="24"/>
          <w:szCs w:val="24"/>
        </w:rPr>
        <w:t xml:space="preserve"> </w:t>
      </w:r>
      <w:bookmarkStart w:id="49" w:name="_Hlk190965885"/>
      <w:r w:rsidRPr="00C46126">
        <w:rPr>
          <w:rFonts w:ascii="Times New Roman" w:hAnsi="Times New Roman" w:cs="Times New Roman"/>
          <w:sz w:val="24"/>
          <w:szCs w:val="24"/>
        </w:rPr>
        <w:t>within each cancer type</w:t>
      </w:r>
      <w:bookmarkEnd w:id="49"/>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w:t>
      </w:r>
      <w:r w:rsidRPr="00C46126">
        <w:rPr>
          <w:rFonts w:ascii="Times New Roman" w:hAnsi="Times New Roman" w:cs="Times New Roman"/>
          <w:sz w:val="24"/>
          <w:szCs w:val="24"/>
        </w:rPr>
        <w:lastRenderedPageBreak/>
        <w:t>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49E1616F" w:rsidR="00524A21" w:rsidRPr="00524A21" w:rsidRDefault="00524A21" w:rsidP="00524A21">
      <w:pPr>
        <w:spacing w:line="480" w:lineRule="auto"/>
        <w:rPr>
          <w:ins w:id="50" w:author="Mo Liu" w:date="2025-03-19T17:31:00Z" w16du:dateUtc="2025-03-19T09:31:00Z"/>
          <w:rFonts w:ascii="Times New Roman" w:hAnsi="Times New Roman" w:cs="Times New Roman"/>
          <w:sz w:val="24"/>
          <w:szCs w:val="24"/>
        </w:rPr>
      </w:pPr>
      <w:ins w:id="51" w:author="Mo Liu" w:date="2025-03-19T17:32:00Z" w16du:dateUtc="2025-03-19T09:32:00Z">
        <w:r>
          <w:rPr>
            <w:rFonts w:ascii="Times New Roman" w:hAnsi="Times New Roman" w:cs="Times New Roman" w:hint="eastAsia"/>
            <w:sz w:val="24"/>
            <w:szCs w:val="24"/>
          </w:rPr>
          <w:t>T</w:t>
        </w:r>
      </w:ins>
      <w:ins w:id="52" w:author="Mo Liu" w:date="2025-03-19T17:31:00Z" w16du:dateUtc="2025-03-19T09:31:00Z">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1:T:5+ indels from our analysis, as these are predominantly driven by C_ID1 and C_ID2, and single-</w:t>
        </w:r>
        <w:proofErr w:type="gramStart"/>
        <w:r w:rsidRPr="00524A21">
          <w:rPr>
            <w:rFonts w:ascii="Times New Roman" w:hAnsi="Times New Roman" w:cs="Times New Roman"/>
            <w:sz w:val="24"/>
            <w:szCs w:val="24"/>
          </w:rPr>
          <w:t>base</w:t>
        </w:r>
        <w:proofErr w:type="gramEnd"/>
        <w:r w:rsidRPr="00524A21">
          <w:rPr>
            <w:rFonts w:ascii="Times New Roman" w:hAnsi="Times New Roman" w:cs="Times New Roman"/>
            <w:sz w:val="24"/>
            <w:szCs w:val="24"/>
          </w:rPr>
          <w:t xml:space="preserv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8C).</w:t>
        </w:r>
      </w:ins>
    </w:p>
    <w:p w14:paraId="6EA553B0" w14:textId="77777777" w:rsidR="00524A21" w:rsidRPr="00524A21" w:rsidRDefault="00524A21" w:rsidP="00524A21">
      <w:pPr>
        <w:spacing w:line="480" w:lineRule="auto"/>
        <w:rPr>
          <w:ins w:id="53" w:author="Mo Liu" w:date="2025-03-19T17:31:00Z" w16du:dateUtc="2025-03-19T09:31:00Z"/>
          <w:rFonts w:ascii="Times New Roman" w:hAnsi="Times New Roman" w:cs="Times New Roman"/>
          <w:sz w:val="24"/>
          <w:szCs w:val="24"/>
        </w:rPr>
      </w:pPr>
      <w:ins w:id="54" w:author="Mo Liu" w:date="2025-03-19T17:31:00Z" w16du:dateUtc="2025-03-19T09:31:00Z">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Notably, the tobacco smoking signature (C_ID3) accounted for nearly 50% of cytosine deletions (DEL:C:1:1) and thymine insertions in LRP1B, a gene previously implicated in lung cancer pathogenesis (Ding et al., 2008).</w:t>
        </w:r>
      </w:ins>
    </w:p>
    <w:p w14:paraId="26D899E6" w14:textId="77777777" w:rsidR="00524A21" w:rsidRPr="00524A21" w:rsidRDefault="00524A21" w:rsidP="00524A21">
      <w:pPr>
        <w:spacing w:line="480" w:lineRule="auto"/>
        <w:rPr>
          <w:ins w:id="55" w:author="Mo Liu" w:date="2025-03-19T17:31:00Z" w16du:dateUtc="2025-03-19T09:31:00Z"/>
          <w:rFonts w:ascii="Times New Roman" w:hAnsi="Times New Roman" w:cs="Times New Roman"/>
          <w:sz w:val="24"/>
          <w:szCs w:val="24"/>
        </w:rPr>
      </w:pPr>
      <w:ins w:id="56" w:author="Mo Liu" w:date="2025-03-19T17:31:00Z" w16du:dateUtc="2025-03-19T09:31:00Z">
        <w:r w:rsidRPr="00524A21">
          <w:rPr>
            <w:rFonts w:ascii="Times New Roman" w:hAnsi="Times New Roman" w:cs="Times New Roman"/>
            <w:sz w:val="24"/>
            <w:szCs w:val="24"/>
          </w:rPr>
          <w:t>TP53 exhibited diverse deletion patterns influenced by distinct mutational processes. Tobacco smoking-associated signatures predominantly drove single-base cytosine deletions (DEL:</w:t>
        </w:r>
        <w:proofErr w:type="gramStart"/>
        <w:r w:rsidRPr="00524A21">
          <w:rPr>
            <w:rFonts w:ascii="Times New Roman" w:hAnsi="Times New Roman" w:cs="Times New Roman"/>
            <w:sz w:val="24"/>
            <w:szCs w:val="24"/>
          </w:rPr>
          <w:t>C:1:1</w:t>
        </w:r>
        <w:proofErr w:type="gramEnd"/>
        <w:r w:rsidRPr="00524A21">
          <w:rPr>
            <w:rFonts w:ascii="Times New Roman" w:hAnsi="Times New Roman" w:cs="Times New Roman"/>
            <w:sz w:val="24"/>
            <w:szCs w:val="24"/>
          </w:rPr>
          <w:t xml:space="preserve">), </w:t>
        </w:r>
        <w:r w:rsidRPr="00524A21">
          <w:rPr>
            <w:rFonts w:ascii="Times New Roman" w:hAnsi="Times New Roman" w:cs="Times New Roman"/>
            <w:sz w:val="24"/>
            <w:szCs w:val="24"/>
          </w:rPr>
          <w:lastRenderedPageBreak/>
          <w:t>while TOP1-TAM signatures mediated 2 bp deletions arising from tandem repeats or microhomologies. Additionally, defective homologous recombination (HR) and NHEJ DNA repair drove de novo deletions exceeding 5 bp.</w:t>
        </w:r>
      </w:ins>
    </w:p>
    <w:p w14:paraId="192C57CD" w14:textId="1D22BCCF" w:rsidR="000D4E24" w:rsidRPr="00C35EAE" w:rsidDel="00524A21" w:rsidRDefault="00524A21" w:rsidP="00524A21">
      <w:pPr>
        <w:spacing w:line="480" w:lineRule="auto"/>
        <w:rPr>
          <w:del w:id="57" w:author="Mo Liu" w:date="2025-03-19T17:31:00Z" w16du:dateUtc="2025-03-19T09:31:00Z"/>
          <w:rFonts w:ascii="Times New Roman" w:hAnsi="Times New Roman" w:cs="Times New Roman"/>
          <w:sz w:val="24"/>
          <w:szCs w:val="24"/>
        </w:rPr>
      </w:pPr>
      <w:ins w:id="58" w:author="Mo Liu" w:date="2025-03-19T17:31:00Z" w16du:dateUtc="2025-03-19T09:31:00Z">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ins>
      <w:ins w:id="59" w:author="Mo Liu" w:date="2025-03-19T17:32:00Z" w16du:dateUtc="2025-03-19T09:32:00Z">
        <w:r w:rsidR="00B723A8">
          <w:rPr>
            <w:rFonts w:ascii="Times New Roman" w:hAnsi="Times New Roman" w:cs="Times New Roman" w:hint="eastAsia"/>
            <w:sz w:val="24"/>
            <w:szCs w:val="24"/>
          </w:rPr>
          <w:t>drive the key gene mutations in different type of cancers</w:t>
        </w:r>
      </w:ins>
      <w:del w:id="60" w:author="Mo Liu" w:date="2025-03-19T17:31:00Z" w16du:dateUtc="2025-03-19T09:31:00Z">
        <w:r w:rsidR="006F7579" w:rsidRPr="008A1C58" w:rsidDel="00524A21">
          <w:rPr>
            <w:rFonts w:ascii="Times New Roman" w:hAnsi="Times New Roman" w:cs="Times New Roman"/>
            <w:sz w:val="24"/>
            <w:szCs w:val="24"/>
          </w:rPr>
          <w:delText>.</w:delText>
        </w:r>
      </w:del>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66631560"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w:t>
      </w:r>
      <w:r w:rsidRPr="00114E7D">
        <w:rPr>
          <w:rFonts w:ascii="Times New Roman" w:hAnsi="Times New Roman" w:cs="Times New Roman"/>
          <w:sz w:val="24"/>
          <w:szCs w:val="24"/>
        </w:rPr>
        <w:lastRenderedPageBreak/>
        <w:t xml:space="preserve">minimum-volume NMF model, MuSiCal, to reanalyze PCAWG indel genomes and discovered 25 indel mutational signatures, including 9 novel signatures. </w:t>
      </w:r>
      <w:r w:rsidRPr="009A6DA8">
        <w:rPr>
          <w:rFonts w:ascii="Times New Roman" w:hAnsi="Times New Roman" w:cs="Times New Roman"/>
          <w:sz w:val="24"/>
          <w:szCs w:val="24"/>
          <w:highlight w:val="yellow"/>
        </w:rPr>
        <w:t>Our analysis revealed that 3 of the 9 novel signatures identified by MuSiCal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SigProfilerExtractor 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3"/>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 xml:space="preserve">Variant calls for 2,780 WGS samples from the </w:t>
      </w:r>
      <w:r w:rsidR="00260D3B" w:rsidRPr="008A1C58">
        <w:rPr>
          <w:rFonts w:ascii="Times New Roman" w:hAnsi="Times New Roman" w:cs="Times New Roman"/>
          <w:sz w:val="24"/>
          <w:szCs w:val="24"/>
        </w:rPr>
        <w:lastRenderedPageBreak/>
        <w:t>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61"/>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61"/>
      <w:proofErr w:type="spellEnd"/>
      <w:r w:rsidR="00706990">
        <w:rPr>
          <w:rStyle w:val="CommentReference"/>
        </w:rPr>
        <w:commentReference w:id="61"/>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In both scenario,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62" w:name="_Hlk191059301"/>
      <w:r w:rsidRPr="00D343FD">
        <w:rPr>
          <w:rFonts w:ascii="Times New Roman" w:hAnsi="Times New Roman" w:cs="Times New Roman"/>
          <w:sz w:val="24"/>
          <w:szCs w:val="24"/>
        </w:rPr>
        <w:t>RNASEH2b</w:t>
      </w:r>
      <w:bookmarkEnd w:id="62"/>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w:t>
      </w:r>
      <w:r w:rsidRPr="00D343FD">
        <w:rPr>
          <w:rFonts w:ascii="Times New Roman" w:hAnsi="Times New Roman" w:cs="Times New Roman"/>
          <w:sz w:val="24"/>
          <w:szCs w:val="24"/>
        </w:rPr>
        <w:lastRenderedPageBreak/>
        <w:t xml:space="preserve">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w:t>
      </w:r>
      <w:r w:rsidRPr="00D343FD">
        <w:rPr>
          <w:rFonts w:ascii="Times New Roman" w:hAnsi="Times New Roman" w:cs="Times New Roman"/>
          <w:sz w:val="24"/>
          <w:szCs w:val="24"/>
        </w:rPr>
        <w:lastRenderedPageBreak/>
        <w:t xml:space="preserve">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lastRenderedPageBreak/>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w:t>
      </w:r>
      <w:r w:rsidRPr="0052001A">
        <w:rPr>
          <w:rFonts w:ascii="Times New Roman" w:hAnsi="Times New Roman" w:cs="Times New Roman"/>
          <w:sz w:val="24"/>
        </w:rPr>
        <w:lastRenderedPageBreak/>
        <w:t xml:space="preserve">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w:t>
      </w:r>
      <w:r w:rsidRPr="0052001A">
        <w:rPr>
          <w:rFonts w:ascii="Times New Roman" w:hAnsi="Times New Roman" w:cs="Times New Roman"/>
          <w:sz w:val="24"/>
        </w:rPr>
        <w:lastRenderedPageBreak/>
        <w:t xml:space="preserve">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ve Rozen, Ph.D." w:date="2025-03-10T09:19:00Z" w:initials="SR">
    <w:p w14:paraId="2E51BFBC" w14:textId="53D8A596" w:rsidR="00E33938" w:rsidRDefault="00E33938">
      <w:pPr>
        <w:pStyle w:val="CommentText"/>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2"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4"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5"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6" w:author="Mo Liu" w:date="2025-03-12T17:19:00Z" w:initials="ML">
    <w:p w14:paraId="17FCC75C" w14:textId="77777777" w:rsidR="00F701ED" w:rsidRDefault="00F701ED" w:rsidP="00F701ED">
      <w:pPr>
        <w:pStyle w:val="CommentText"/>
      </w:pPr>
      <w:r>
        <w:rPr>
          <w:rStyle w:val="CommentReference"/>
        </w:rPr>
        <w:annotationRef/>
      </w:r>
      <w:r>
        <w:t>I re ran the analysis and found TP53 exonic indels were caused by ID3. I’ll update the figure and result.</w:t>
      </w:r>
    </w:p>
  </w:comment>
  <w:comment w:id="7"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8" w:author="Mo Liu" w:date="2025-03-12T17:18:00Z" w:initials="ML">
    <w:p w14:paraId="61A07FC4" w14:textId="77777777" w:rsidR="006D2266" w:rsidRDefault="006D2266" w:rsidP="006D2266">
      <w:pPr>
        <w:pStyle w:val="CommentText"/>
      </w:pPr>
      <w:r>
        <w:rPr>
          <w:rStyle w:val="CommentReference"/>
        </w:rPr>
        <w:annotationRef/>
      </w:r>
      <w:r>
        <w:t>TOP1-TAM and dMMR?</w:t>
      </w:r>
    </w:p>
  </w:comment>
  <w:comment w:id="9" w:author="Steve Rozen, Ph.D." w:date="2025-03-10T09:55:00Z" w:initials="SR">
    <w:p w14:paraId="40987358" w14:textId="43042B7F"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10" w:author="Mo Liu" w:date="2025-03-12T17:17:00Z" w:initials="ML">
    <w:p w14:paraId="7C255D55" w14:textId="77777777" w:rsidR="006D2266" w:rsidRDefault="006D2266" w:rsidP="006D2266">
      <w:pPr>
        <w:pStyle w:val="CommentText"/>
      </w:pPr>
      <w:r>
        <w:rPr>
          <w:rStyle w:val="CommentReference"/>
        </w:rPr>
        <w:annotationRef/>
      </w:r>
      <w:r>
        <w:t>yes</w:t>
      </w:r>
    </w:p>
  </w:comment>
  <w:comment w:id="11" w:author="Steve Rozen, Ph.D." w:date="2025-03-10T10:08:00Z" w:initials="SR">
    <w:p w14:paraId="60FA1C8D" w14:textId="5C7C2A12" w:rsidR="00CF5847" w:rsidRDefault="00CF5847">
      <w:pPr>
        <w:pStyle w:val="CommentText"/>
      </w:pPr>
      <w:r>
        <w:rPr>
          <w:rStyle w:val="CommentReference"/>
        </w:rPr>
        <w:annotationRef/>
      </w:r>
      <w:r>
        <w:t>Prev sentence redundant w/ this one</w:t>
      </w:r>
    </w:p>
  </w:comment>
  <w:comment w:id="12" w:author="Steve Rozen, Ph.D." w:date="2025-03-10T20:32:00Z" w:initials="SR">
    <w:p w14:paraId="471D5C22" w14:textId="4E30FFA4" w:rsidR="0039733B" w:rsidRDefault="0039733B">
      <w:pPr>
        <w:pStyle w:val="CommentText"/>
      </w:pPr>
      <w:r>
        <w:rPr>
          <w:rStyle w:val="CommentReference"/>
        </w:rPr>
        <w:annotationRef/>
      </w:r>
      <w:r>
        <w:t>This isn’t what happened. We fo</w:t>
      </w:r>
      <w:r w:rsidR="00586BC8">
        <w:t>u</w:t>
      </w:r>
      <w:r>
        <w:t>nd the AA SBS signature in upper tract urothelial cancers from Taiwan, then used attribution to find the signature in liver cancers.</w:t>
      </w:r>
      <w:r w:rsidR="005146ED">
        <w:t xml:space="preserve"> You could start this sentence by calling out data mining in UTCC</w:t>
      </w:r>
    </w:p>
  </w:comment>
  <w:comment w:id="13" w:author="Steve Rozen, Ph.D." w:date="2025-03-10T20:40:00Z" w:initials="SR">
    <w:p w14:paraId="36ADBB6A" w14:textId="56472CD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14" w:author="Mo Liu" w:date="2025-03-14T08:42:00Z" w:initials="ML">
    <w:p w14:paraId="2E1A0E00" w14:textId="77777777" w:rsidR="007570CA" w:rsidRDefault="007570CA" w:rsidP="007570CA">
      <w:pPr>
        <w:pStyle w:val="CommentText"/>
      </w:pPr>
      <w:r>
        <w:rPr>
          <w:rStyle w:val="CommentReference"/>
        </w:rPr>
        <w:annotationRef/>
      </w:r>
      <w:r>
        <w:t>Make a new figure on AA SBS, DBS and indel</w:t>
      </w:r>
    </w:p>
  </w:comment>
  <w:comment w:id="15" w:author="Mo Liu" w:date="2025-03-19T16:40:00Z" w:initials="ML">
    <w:p w14:paraId="6DDA9BE9" w14:textId="77777777" w:rsidR="003D5BC9" w:rsidRDefault="003D5BC9" w:rsidP="003D5BC9">
      <w:pPr>
        <w:pStyle w:val="CommentText"/>
      </w:pPr>
      <w:r>
        <w:rPr>
          <w:rStyle w:val="CommentReference"/>
        </w:rPr>
        <w:annotationRef/>
      </w:r>
      <w:r>
        <w:t>Use Figure1new</w:t>
      </w:r>
    </w:p>
  </w:comment>
  <w:comment w:id="61" w:author="Mo Liu" w:date="2024-10-04T09:10:00Z" w:initials="ML">
    <w:p w14:paraId="540BB308" w14:textId="7877BEC9"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1"/>
  <w15:commentEx w15:paraId="39553CCA" w15:done="0"/>
  <w15:commentEx w15:paraId="0CC04D45" w15:done="0"/>
  <w15:commentEx w15:paraId="5BA4D8C1" w15:done="1"/>
  <w15:commentEx w15:paraId="024C1BF0" w15:done="0"/>
  <w15:commentEx w15:paraId="17FCC75C" w15:paraIdParent="024C1BF0" w15:done="0"/>
  <w15:commentEx w15:paraId="34CFA318" w15:done="0"/>
  <w15:commentEx w15:paraId="61A07FC4" w15:paraIdParent="34CFA318" w15:done="0"/>
  <w15:commentEx w15:paraId="40987358" w15:done="0"/>
  <w15:commentEx w15:paraId="7C255D55" w15:paraIdParent="40987358" w15:done="0"/>
  <w15:commentEx w15:paraId="60FA1C8D" w15:done="1"/>
  <w15:commentEx w15:paraId="471D5C22" w15:done="0"/>
  <w15:commentEx w15:paraId="36ADBB6A" w15:done="1"/>
  <w15:commentEx w15:paraId="2E1A0E00" w15:paraIdParent="36ADBB6A" w15:done="1"/>
  <w15:commentEx w15:paraId="6DDA9BE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7A0051A3" w16cex:dateUtc="2025-03-10T14:02:00Z"/>
  <w16cex:commentExtensible w16cex:durableId="0CA3D625" w16cex:dateUtc="2025-03-12T09:19:00Z"/>
  <w16cex:commentExtensible w16cex:durableId="077EC710" w16cex:dateUtc="2025-03-10T13:54:00Z"/>
  <w16cex:commentExtensible w16cex:durableId="13E241A0" w16cex:dateUtc="2025-03-12T09:18:00Z"/>
  <w16cex:commentExtensible w16cex:durableId="64488732" w16cex:dateUtc="2025-03-10T13:55:00Z"/>
  <w16cex:commentExtensible w16cex:durableId="3520ECF5" w16cex:dateUtc="2025-03-12T09:17:00Z"/>
  <w16cex:commentExtensible w16cex:durableId="0BE761E7" w16cex:dateUtc="2025-03-10T14:08:00Z"/>
  <w16cex:commentExtensible w16cex:durableId="0C19E5FB" w16cex:dateUtc="2025-03-11T00:32:00Z"/>
  <w16cex:commentExtensible w16cex:durableId="6E0C111F" w16cex:dateUtc="2025-03-11T00:40:00Z"/>
  <w16cex:commentExtensible w16cex:durableId="73247482" w16cex:dateUtc="2025-03-14T00:42:00Z"/>
  <w16cex:commentExtensible w16cex:durableId="20186583" w16cex:dateUtc="2025-03-19T08:4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024C1BF0" w16cid:durableId="7A0051A3"/>
  <w16cid:commentId w16cid:paraId="17FCC75C" w16cid:durableId="0CA3D625"/>
  <w16cid:commentId w16cid:paraId="34CFA318" w16cid:durableId="077EC710"/>
  <w16cid:commentId w16cid:paraId="61A07FC4" w16cid:durableId="13E241A0"/>
  <w16cid:commentId w16cid:paraId="40987358" w16cid:durableId="64488732"/>
  <w16cid:commentId w16cid:paraId="7C255D55" w16cid:durableId="3520ECF5"/>
  <w16cid:commentId w16cid:paraId="60FA1C8D" w16cid:durableId="0BE761E7"/>
  <w16cid:commentId w16cid:paraId="471D5C22" w16cid:durableId="0C19E5FB"/>
  <w16cid:commentId w16cid:paraId="36ADBB6A" w16cid:durableId="6E0C111F"/>
  <w16cid:commentId w16cid:paraId="2E1A0E00" w16cid:durableId="73247482"/>
  <w16cid:commentId w16cid:paraId="6DDA9BE9" w16cid:durableId="20186583"/>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2DD3A2" w14:textId="77777777" w:rsidR="00037DCD" w:rsidRDefault="00037DCD" w:rsidP="000F4F7D">
      <w:pPr>
        <w:spacing w:after="0" w:line="240" w:lineRule="auto"/>
      </w:pPr>
      <w:r>
        <w:separator/>
      </w:r>
    </w:p>
  </w:endnote>
  <w:endnote w:type="continuationSeparator" w:id="0">
    <w:p w14:paraId="0D3608A6" w14:textId="77777777" w:rsidR="00037DCD" w:rsidRDefault="00037DCD" w:rsidP="000F4F7D">
      <w:pPr>
        <w:spacing w:after="0" w:line="240" w:lineRule="auto"/>
      </w:pPr>
      <w:r>
        <w:continuationSeparator/>
      </w:r>
    </w:p>
  </w:endnote>
  <w:endnote w:type="continuationNotice" w:id="1">
    <w:p w14:paraId="4A13B581" w14:textId="77777777" w:rsidR="00037DCD" w:rsidRDefault="00037D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0848D1" w14:textId="77777777" w:rsidR="00037DCD" w:rsidRDefault="00037DCD" w:rsidP="000F4F7D">
      <w:pPr>
        <w:spacing w:after="0" w:line="240" w:lineRule="auto"/>
      </w:pPr>
      <w:r>
        <w:separator/>
      </w:r>
    </w:p>
  </w:footnote>
  <w:footnote w:type="continuationSeparator" w:id="0">
    <w:p w14:paraId="20C12F9A" w14:textId="77777777" w:rsidR="00037DCD" w:rsidRDefault="00037DCD" w:rsidP="000F4F7D">
      <w:pPr>
        <w:spacing w:after="0" w:line="240" w:lineRule="auto"/>
      </w:pPr>
      <w:r>
        <w:continuationSeparator/>
      </w:r>
    </w:p>
  </w:footnote>
  <w:footnote w:type="continuationNotice" w:id="1">
    <w:p w14:paraId="32CA2795" w14:textId="77777777" w:rsidR="00037DCD" w:rsidRDefault="00037DCD">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37DCD"/>
    <w:rsid w:val="00040AA5"/>
    <w:rsid w:val="000414DE"/>
    <w:rsid w:val="00043892"/>
    <w:rsid w:val="00044368"/>
    <w:rsid w:val="00044859"/>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3F8"/>
    <w:rsid w:val="00102B51"/>
    <w:rsid w:val="00103A9D"/>
    <w:rsid w:val="00104076"/>
    <w:rsid w:val="0010566E"/>
    <w:rsid w:val="00107097"/>
    <w:rsid w:val="001120AB"/>
    <w:rsid w:val="00112E7A"/>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170"/>
    <w:rsid w:val="0013544A"/>
    <w:rsid w:val="0013744E"/>
    <w:rsid w:val="00140D13"/>
    <w:rsid w:val="00141969"/>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10D2"/>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1C42"/>
    <w:rsid w:val="00282308"/>
    <w:rsid w:val="00290D76"/>
    <w:rsid w:val="00291BE7"/>
    <w:rsid w:val="0029228C"/>
    <w:rsid w:val="00293743"/>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5E0"/>
    <w:rsid w:val="002C2C52"/>
    <w:rsid w:val="002C2F7E"/>
    <w:rsid w:val="002C393C"/>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04034"/>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19F9"/>
    <w:rsid w:val="00412E3E"/>
    <w:rsid w:val="0041495F"/>
    <w:rsid w:val="00414F16"/>
    <w:rsid w:val="00416273"/>
    <w:rsid w:val="0041649A"/>
    <w:rsid w:val="004165A8"/>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034F"/>
    <w:rsid w:val="0048166A"/>
    <w:rsid w:val="00484E72"/>
    <w:rsid w:val="00485228"/>
    <w:rsid w:val="0048561A"/>
    <w:rsid w:val="00486083"/>
    <w:rsid w:val="0048666F"/>
    <w:rsid w:val="00487B54"/>
    <w:rsid w:val="0049313B"/>
    <w:rsid w:val="00493722"/>
    <w:rsid w:val="00493F2A"/>
    <w:rsid w:val="00494B10"/>
    <w:rsid w:val="00496ADB"/>
    <w:rsid w:val="004977B4"/>
    <w:rsid w:val="004977F9"/>
    <w:rsid w:val="00497E47"/>
    <w:rsid w:val="004A04A7"/>
    <w:rsid w:val="004A2C20"/>
    <w:rsid w:val="004A4DDF"/>
    <w:rsid w:val="004B3F96"/>
    <w:rsid w:val="004B427B"/>
    <w:rsid w:val="004B501A"/>
    <w:rsid w:val="004B6A42"/>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2BFD"/>
    <w:rsid w:val="00565208"/>
    <w:rsid w:val="00572A06"/>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03B8"/>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27F2"/>
    <w:rsid w:val="00675F67"/>
    <w:rsid w:val="0068387D"/>
    <w:rsid w:val="006851F6"/>
    <w:rsid w:val="00685BE1"/>
    <w:rsid w:val="00685EBC"/>
    <w:rsid w:val="00686442"/>
    <w:rsid w:val="006873CC"/>
    <w:rsid w:val="006909AF"/>
    <w:rsid w:val="00691157"/>
    <w:rsid w:val="0069230A"/>
    <w:rsid w:val="00693238"/>
    <w:rsid w:val="0069385B"/>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1DA"/>
    <w:rsid w:val="007D28CA"/>
    <w:rsid w:val="007D2AEA"/>
    <w:rsid w:val="007D42B0"/>
    <w:rsid w:val="007D5DD7"/>
    <w:rsid w:val="007D5DE8"/>
    <w:rsid w:val="007D6EA5"/>
    <w:rsid w:val="007D7B4C"/>
    <w:rsid w:val="007E0768"/>
    <w:rsid w:val="007E0B59"/>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4652"/>
    <w:rsid w:val="00814D3A"/>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73C"/>
    <w:rsid w:val="009E2DF8"/>
    <w:rsid w:val="009E4988"/>
    <w:rsid w:val="009E4D47"/>
    <w:rsid w:val="009E603B"/>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1668"/>
    <w:rsid w:val="00A15879"/>
    <w:rsid w:val="00A16F79"/>
    <w:rsid w:val="00A2004A"/>
    <w:rsid w:val="00A201FF"/>
    <w:rsid w:val="00A21576"/>
    <w:rsid w:val="00A247A8"/>
    <w:rsid w:val="00A27788"/>
    <w:rsid w:val="00A278F9"/>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88D"/>
    <w:rsid w:val="00B42C16"/>
    <w:rsid w:val="00B42C86"/>
    <w:rsid w:val="00B43F35"/>
    <w:rsid w:val="00B4427E"/>
    <w:rsid w:val="00B45B15"/>
    <w:rsid w:val="00B45C33"/>
    <w:rsid w:val="00B46116"/>
    <w:rsid w:val="00B46C34"/>
    <w:rsid w:val="00B517FD"/>
    <w:rsid w:val="00B53792"/>
    <w:rsid w:val="00B5500F"/>
    <w:rsid w:val="00B55A80"/>
    <w:rsid w:val="00B55D83"/>
    <w:rsid w:val="00B563BB"/>
    <w:rsid w:val="00B56C7A"/>
    <w:rsid w:val="00B639EB"/>
    <w:rsid w:val="00B656DA"/>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48E5"/>
    <w:rsid w:val="00B84B2B"/>
    <w:rsid w:val="00B865E1"/>
    <w:rsid w:val="00B9319C"/>
    <w:rsid w:val="00B9357A"/>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06D5"/>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0AD4"/>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6D9"/>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37FD"/>
    <w:rsid w:val="00F44040"/>
    <w:rsid w:val="00F44D71"/>
    <w:rsid w:val="00F50E0F"/>
    <w:rsid w:val="00F55B97"/>
    <w:rsid w:val="00F65EFB"/>
    <w:rsid w:val="00F66FE8"/>
    <w:rsid w:val="00F67022"/>
    <w:rsid w:val="00F701ED"/>
    <w:rsid w:val="00F75559"/>
    <w:rsid w:val="00F75DE6"/>
    <w:rsid w:val="00F76750"/>
    <w:rsid w:val="00F76D94"/>
    <w:rsid w:val="00F777BC"/>
    <w:rsid w:val="00F77BE2"/>
    <w:rsid w:val="00F844B2"/>
    <w:rsid w:val="00F84751"/>
    <w:rsid w:val="00F87437"/>
    <w:rsid w:val="00F87DED"/>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D4079"/>
    <w:rsid w:val="001239F1"/>
    <w:rsid w:val="00175A6B"/>
    <w:rsid w:val="001925AB"/>
    <w:rsid w:val="001B7519"/>
    <w:rsid w:val="001E78AB"/>
    <w:rsid w:val="001F555B"/>
    <w:rsid w:val="0025125E"/>
    <w:rsid w:val="00263BF2"/>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627E"/>
    <w:rsid w:val="00697A27"/>
    <w:rsid w:val="006B19E8"/>
    <w:rsid w:val="006E0F37"/>
    <w:rsid w:val="006E4FAA"/>
    <w:rsid w:val="006E67E3"/>
    <w:rsid w:val="007131D0"/>
    <w:rsid w:val="007134EB"/>
    <w:rsid w:val="007211AB"/>
    <w:rsid w:val="00736A43"/>
    <w:rsid w:val="00766357"/>
    <w:rsid w:val="007728FE"/>
    <w:rsid w:val="007E0B59"/>
    <w:rsid w:val="00822DF7"/>
    <w:rsid w:val="008629B8"/>
    <w:rsid w:val="008731E2"/>
    <w:rsid w:val="008D2C2E"/>
    <w:rsid w:val="008F3341"/>
    <w:rsid w:val="00903844"/>
    <w:rsid w:val="0092418F"/>
    <w:rsid w:val="00935E29"/>
    <w:rsid w:val="009E603B"/>
    <w:rsid w:val="00A97ED7"/>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Pages>
  <Words>15023</Words>
  <Characters>85633</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4</cp:revision>
  <dcterms:created xsi:type="dcterms:W3CDTF">2025-03-20T23:48:00Z</dcterms:created>
  <dcterms:modified xsi:type="dcterms:W3CDTF">2025-03-21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